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8C0F6E" w14:textId="245A5BF1" w:rsidR="0006257C" w:rsidRPr="00616807" w:rsidRDefault="00FF6D57" w:rsidP="00616807">
      <w:pPr>
        <w:pStyle w:val="Title"/>
      </w:pPr>
      <w:r>
        <w:t>What and why?</w:t>
      </w:r>
    </w:p>
    <w:p w14:paraId="103EAEE4" w14:textId="3B3CD9F2" w:rsidR="00242BD8" w:rsidRDefault="00FF6D57" w:rsidP="00BE5FA8">
      <w:pPr>
        <w:pStyle w:val="Heading1"/>
      </w:pPr>
      <w:r>
        <w:t>Introduction</w:t>
      </w:r>
    </w:p>
    <w:p w14:paraId="2881DC80" w14:textId="7121ED10" w:rsidR="00C36D6E" w:rsidRDefault="00C36D6E" w:rsidP="00C36D6E">
      <w:r>
        <w:t>The following offers a brief description of what the Content Interface is</w:t>
      </w:r>
      <w:r w:rsidR="00F15943">
        <w:t xml:space="preserve"> and its purpose.</w:t>
      </w:r>
    </w:p>
    <w:p w14:paraId="3D9066AA" w14:textId="29D714D1" w:rsidR="00495C97" w:rsidRDefault="00495C97" w:rsidP="00C36D6E">
      <w:r>
        <w:t xml:space="preserve">More information about the </w:t>
      </w:r>
      <w:r w:rsidR="00755E43">
        <w:t xml:space="preserve">rationale and design of the Content Interface is available </w:t>
      </w:r>
      <w:hyperlink r:id="rId11" w:history="1">
        <w:r w:rsidR="00231D61" w:rsidRPr="00231D61">
          <w:rPr>
            <w:rStyle w:val="Hyperlink"/>
          </w:rPr>
          <w:t>in a paper</w:t>
        </w:r>
      </w:hyperlink>
      <w:r w:rsidR="00755E43">
        <w:t xml:space="preserve"> </w:t>
      </w:r>
      <w:r w:rsidR="006A2B62">
        <w:fldChar w:fldCharType="begin"/>
      </w:r>
      <w:r w:rsidR="006A2B62">
        <w:instrText xml:space="preserve"> ADDIN ZOTERO_ITEM CSL_CITATION {"citationID":"BsSsKOL0","properties":{"formattedCitation":"(Jones, 2019)","plainCitation":"(Jones, 2019)","noteIndex":0},"citationItems":[{"id":20187,"uris":["http://zotero.org/users/4041659/items/NJFIW9CJ"],"uri":["http://zotero.org/users/4041659/items/NJFIW9CJ"],"itemData":{"id":20187,"type":"paper-conference","container-title":"Personalised Learning. Diverse Goals. One Heart. ASCILITE 2019","event-place":"Singapore","page":"139-148","publisher-place":"Singapore","title":"Exploring knowledge reuse in design for digital learning: tweaks, H5P, CASA and constructive templates","URL":"https://djon.es/blog/2019/08/08/exploring-knowledge-reuse-in-design-for-digital-learning-tweaks-h5p-constructive-templates-and-casa/","author":[{"family":"Jones","given":"David"}],"editor":[{"family":"Chew","given":"Y. W."},{"family":"Chan","given":"K. M."},{"family":"Alphonso","given":"A"}],"issued":{"date-parts":[["2019"]]}}}],"schema":"https://github.com/citation-style-language/schema/raw/master/csl-citation.json"} </w:instrText>
      </w:r>
      <w:r w:rsidR="006A2B62">
        <w:fldChar w:fldCharType="separate"/>
      </w:r>
      <w:r w:rsidR="006A2B62" w:rsidRPr="006A2B62">
        <w:t>(Jones, 2019)</w:t>
      </w:r>
      <w:r w:rsidR="006A2B62">
        <w:fldChar w:fldCharType="end"/>
      </w:r>
      <w:r w:rsidR="00755E43">
        <w:t xml:space="preserve"> and </w:t>
      </w:r>
      <w:hyperlink r:id="rId12" w:history="1">
        <w:r w:rsidR="00755E43" w:rsidRPr="00BD5CA2">
          <w:rPr>
            <w:rStyle w:val="Hyperlink"/>
          </w:rPr>
          <w:t>this blog post</w:t>
        </w:r>
      </w:hyperlink>
      <w:r w:rsidR="00755E43">
        <w:t>.</w:t>
      </w:r>
    </w:p>
    <w:p w14:paraId="3B4664FA" w14:textId="1FCAAB7C" w:rsidR="00A61935" w:rsidRDefault="00A61935" w:rsidP="00A61935">
      <w:pPr>
        <w:pStyle w:val="Heading3"/>
      </w:pPr>
      <w:r>
        <w:t>In summary</w:t>
      </w:r>
    </w:p>
    <w:p w14:paraId="3D217695" w14:textId="1F40DD01" w:rsidR="00B96991" w:rsidRPr="00B96991" w:rsidRDefault="00B96991" w:rsidP="00B96991">
      <w:r>
        <w:t>As observed by others (</w:t>
      </w:r>
      <w:hyperlink r:id="rId13" w:history="1">
        <w:r w:rsidRPr="00B96991">
          <w:rPr>
            <w:rStyle w:val="Hyperlink"/>
          </w:rPr>
          <w:t>Pardo, 2015</w:t>
        </w:r>
      </w:hyperlink>
      <w:r>
        <w:t>)</w:t>
      </w:r>
    </w:p>
    <w:p w14:paraId="4074E4B2" w14:textId="51057971" w:rsidR="00A61935" w:rsidRDefault="00D8205A" w:rsidP="00B96991">
      <w:pPr>
        <w:pStyle w:val="Quote"/>
      </w:pPr>
      <w:r>
        <w:t xml:space="preserve">Creating learning resources is </w:t>
      </w:r>
      <w:r w:rsidR="005D6A2A">
        <w:t xml:space="preserve">getting incredibly </w:t>
      </w:r>
      <w:proofErr w:type="spellStart"/>
      <w:r w:rsidR="005D6A2A">
        <w:t>diff</w:t>
      </w:r>
      <w:r w:rsidR="005D6A2A">
        <w:t>ficult</w:t>
      </w:r>
      <w:proofErr w:type="spellEnd"/>
      <w:r w:rsidR="005D6A2A">
        <w:t>. Gone are the days in which a bunch of PDFs or PPTs were the only resources available to students. In a matter of years, learning resources have to be engaging, interactive, render in all sorts of devices</w:t>
      </w:r>
    </w:p>
    <w:p w14:paraId="26F00C31" w14:textId="77777777" w:rsidR="00A94867" w:rsidRDefault="00E0692E" w:rsidP="00E0692E">
      <w:r>
        <w:t xml:space="preserve">The Content Interface </w:t>
      </w:r>
    </w:p>
    <w:p w14:paraId="0434F562" w14:textId="68EAE081" w:rsidR="00E0692E" w:rsidRDefault="00A94867" w:rsidP="00A94867">
      <w:pPr>
        <w:pStyle w:val="ListParagraph"/>
        <w:numPr>
          <w:ilvl w:val="0"/>
          <w:numId w:val="44"/>
        </w:numPr>
      </w:pPr>
      <w:r>
        <w:t xml:space="preserve">Allows you to use </w:t>
      </w:r>
      <w:r w:rsidR="00E0692E">
        <w:t>common authoring tools (Microsoft Word and its associated ec</w:t>
      </w:r>
      <w:r w:rsidR="0005600F">
        <w:t>osystem)</w:t>
      </w:r>
      <w:r>
        <w:t xml:space="preserve"> to create and maintain content.</w:t>
      </w:r>
    </w:p>
    <w:p w14:paraId="151CC940" w14:textId="145500F6" w:rsidR="00467BE2" w:rsidRDefault="00A94867" w:rsidP="004D3EEE">
      <w:pPr>
        <w:pStyle w:val="ListParagraph"/>
        <w:numPr>
          <w:ilvl w:val="0"/>
          <w:numId w:val="44"/>
        </w:numPr>
      </w:pPr>
      <w:r>
        <w:t xml:space="preserve">Transforms that content </w:t>
      </w:r>
      <w:r w:rsidR="005A615B">
        <w:t xml:space="preserve">into a </w:t>
      </w:r>
      <w:r w:rsidR="00590B2B">
        <w:t xml:space="preserve">more </w:t>
      </w:r>
      <w:r w:rsidR="005A615B">
        <w:t xml:space="preserve">contemporary </w:t>
      </w:r>
      <w:r w:rsidR="00590B2B">
        <w:t xml:space="preserve">and interactive </w:t>
      </w:r>
      <w:r w:rsidR="004D3EEE">
        <w:t>interface for readers.</w:t>
      </w:r>
    </w:p>
    <w:p w14:paraId="0762C9E3" w14:textId="032F51FD" w:rsidR="00C36D6E" w:rsidRDefault="00C36D6E" w:rsidP="00C36D6E">
      <w:pPr>
        <w:pStyle w:val="Heading1"/>
      </w:pPr>
      <w:r>
        <w:t>What?</w:t>
      </w:r>
    </w:p>
    <w:p w14:paraId="49691553" w14:textId="531512FD" w:rsidR="00C36D6E" w:rsidRDefault="002247A2" w:rsidP="00C36D6E">
      <w:r>
        <w:t>The Content Interface is a collection of different technologies</w:t>
      </w:r>
      <w:r w:rsidR="00A37DEA">
        <w:t xml:space="preserve"> </w:t>
      </w:r>
      <w:r w:rsidR="00B23D41">
        <w:t>(</w:t>
      </w:r>
      <w:hyperlink r:id="rId14" w:history="1">
        <w:r w:rsidR="00B23D41" w:rsidRPr="00B23D41">
          <w:rPr>
            <w:rStyle w:val="Hyperlink"/>
          </w:rPr>
          <w:t>all available here</w:t>
        </w:r>
      </w:hyperlink>
      <w:r w:rsidR="00B23D41">
        <w:t xml:space="preserve">) </w:t>
      </w:r>
      <w:r w:rsidR="00B167E2">
        <w:t xml:space="preserve">designed to be </w:t>
      </w:r>
      <w:r w:rsidR="00C65621">
        <w:t xml:space="preserve">integrated with </w:t>
      </w:r>
      <w:hyperlink r:id="rId15" w:history="1">
        <w:r w:rsidR="00C65621" w:rsidRPr="00624966">
          <w:rPr>
            <w:rStyle w:val="Hyperlink"/>
          </w:rPr>
          <w:t>Blackboard Learn</w:t>
        </w:r>
      </w:hyperlink>
      <w:r w:rsidR="00B167E2">
        <w:t>, Microsoft Word, the broader Office365 suite, and your approach to creating and updating learning content</w:t>
      </w:r>
      <w:r w:rsidR="00233352">
        <w:t>.</w:t>
      </w:r>
    </w:p>
    <w:p w14:paraId="6A8663C7" w14:textId="15B5A16E" w:rsidR="004B7D75" w:rsidRDefault="004B7D75" w:rsidP="00C36D6E">
      <w:r>
        <w:t>This page has been produced using the Content Interface. All of the content here is created and edited using Microsoft Word</w:t>
      </w:r>
      <w:r w:rsidR="002C371D">
        <w:t xml:space="preserve"> and the associated ecosystem. For example, </w:t>
      </w:r>
      <w:r w:rsidR="000E680A">
        <w:t xml:space="preserve">the </w:t>
      </w:r>
      <w:hyperlink r:id="rId16" w:history="1">
        <w:r w:rsidR="006E0683" w:rsidRPr="000E680A">
          <w:rPr>
            <w:rStyle w:val="Hyperlink"/>
          </w:rPr>
          <w:t>Zotero citation management software</w:t>
        </w:r>
      </w:hyperlink>
      <w:r w:rsidR="006E0683">
        <w:t xml:space="preserve"> is used to manage the references</w:t>
      </w:r>
      <w:r w:rsidR="000E680A">
        <w:t>.</w:t>
      </w:r>
    </w:p>
    <w:p w14:paraId="73FEB055" w14:textId="73AE3DEC" w:rsidR="00530EF2" w:rsidRDefault="00530EF2" w:rsidP="00530EF2">
      <w:pPr>
        <w:pStyle w:val="Heading3"/>
      </w:pPr>
      <w:r>
        <w:t xml:space="preserve">Embedding </w:t>
      </w:r>
      <w:r w:rsidR="007358E4">
        <w:t>and sharing design knowledge</w:t>
      </w:r>
    </w:p>
    <w:p w14:paraId="67548C9A" w14:textId="77777777" w:rsidR="005C165F" w:rsidRDefault="00560617" w:rsidP="007358E4">
      <w:r>
        <w:t>Beyond technology integration, the Content Interface enables embedding within</w:t>
      </w:r>
      <w:r w:rsidR="00E21EE7">
        <w:t xml:space="preserve"> it a range of different </w:t>
      </w:r>
      <w:r w:rsidR="00521AAA">
        <w:t xml:space="preserve">design </w:t>
      </w:r>
      <w:r w:rsidR="00E21EE7">
        <w:t>knowledge</w:t>
      </w:r>
      <w:r w:rsidR="00521AAA">
        <w:t xml:space="preserve"> that improve quality while reducing </w:t>
      </w:r>
      <w:r w:rsidR="005C165F">
        <w:t>workload requirements.</w:t>
      </w:r>
    </w:p>
    <w:p w14:paraId="7E8A7420" w14:textId="2359E34E" w:rsidR="007358E4" w:rsidRDefault="005C165F" w:rsidP="007358E4">
      <w:r>
        <w:t xml:space="preserve">For example, </w:t>
      </w:r>
      <w:r w:rsidR="002B5C6B">
        <w:t xml:space="preserve">knowledge of Griffith University trimester </w:t>
      </w:r>
      <w:r w:rsidR="00B1688C">
        <w:t>calendar</w:t>
      </w:r>
      <w:r w:rsidR="002B5C6B">
        <w:t xml:space="preserve">. This </w:t>
      </w:r>
      <w:r w:rsidR="00B1688C">
        <w:t xml:space="preserve">means </w:t>
      </w:r>
      <w:r w:rsidR="00002CBD">
        <w:t xml:space="preserve">dates </w:t>
      </w:r>
      <w:r w:rsidR="00B1688C">
        <w:t xml:space="preserve">can be written </w:t>
      </w:r>
      <w:r w:rsidR="00C54671">
        <w:t xml:space="preserve">in the Word document </w:t>
      </w:r>
      <w:r w:rsidR="00B1688C">
        <w:t xml:space="preserve">in terms of </w:t>
      </w:r>
      <w:r w:rsidR="00785F8D">
        <w:t xml:space="preserve">trimester weeks - e.g. </w:t>
      </w:r>
      <w:r w:rsidR="00785F8D" w:rsidRPr="00610F72">
        <w:rPr>
          <w:rStyle w:val="UniversityDate"/>
        </w:rPr>
        <w:t>Wednesday, Week 1</w:t>
      </w:r>
      <w:r w:rsidR="003432E8">
        <w:t xml:space="preserve">. But when displayed in Blackboard Learn, </w:t>
      </w:r>
      <w:r w:rsidR="00C54671">
        <w:t xml:space="preserve">a calendar date </w:t>
      </w:r>
      <w:r w:rsidR="003432E8">
        <w:t>specific to the current course site will be inserted.</w:t>
      </w:r>
    </w:p>
    <w:p w14:paraId="4A71F556" w14:textId="13AD8C0E" w:rsidR="00C30FB4" w:rsidRDefault="00C30FB4" w:rsidP="007358E4">
      <w:r>
        <w:t>The image</w:t>
      </w:r>
      <w:r w:rsidR="00BD2EDD">
        <w:t xml:space="preserve">s below show how the previous paragraph appears in Microsoft Word </w:t>
      </w:r>
      <w:r w:rsidR="00883AC5">
        <w:t>(</w:t>
      </w:r>
      <w:r w:rsidR="00883AC5">
        <w:fldChar w:fldCharType="begin"/>
      </w:r>
      <w:r w:rsidR="00883AC5">
        <w:instrText xml:space="preserve"> REF _Ref48890713 \h </w:instrText>
      </w:r>
      <w:r w:rsidR="00883AC5">
        <w:fldChar w:fldCharType="separate"/>
      </w:r>
      <w:r w:rsidR="00883AC5">
        <w:t xml:space="preserve">Figure </w:t>
      </w:r>
      <w:r w:rsidR="00883AC5">
        <w:rPr>
          <w:noProof/>
        </w:rPr>
        <w:t>1</w:t>
      </w:r>
      <w:r w:rsidR="00883AC5">
        <w:fldChar w:fldCharType="end"/>
      </w:r>
      <w:r w:rsidR="00883AC5">
        <w:t>)</w:t>
      </w:r>
      <w:r w:rsidR="003B1215">
        <w:t xml:space="preserve"> </w:t>
      </w:r>
      <w:r w:rsidR="00BD2EDD">
        <w:t>and in Blackboard Learn</w:t>
      </w:r>
      <w:r w:rsidR="00883AC5">
        <w:t xml:space="preserve"> (</w:t>
      </w:r>
      <w:r w:rsidR="00883AC5">
        <w:fldChar w:fldCharType="begin"/>
      </w:r>
      <w:r w:rsidR="00883AC5">
        <w:instrText xml:space="preserve"> REF _Ref48890740 \h </w:instrText>
      </w:r>
      <w:r w:rsidR="00883AC5">
        <w:fldChar w:fldCharType="separate"/>
      </w:r>
      <w:r w:rsidR="00883AC5">
        <w:t xml:space="preserve">Figure </w:t>
      </w:r>
      <w:r w:rsidR="00883AC5">
        <w:rPr>
          <w:noProof/>
        </w:rPr>
        <w:t>2</w:t>
      </w:r>
      <w:r w:rsidR="00883AC5">
        <w:fldChar w:fldCharType="end"/>
      </w:r>
      <w:r w:rsidR="00883AC5">
        <w:t>)</w:t>
      </w:r>
      <w:r w:rsidR="00BD2EDD">
        <w:t>.</w:t>
      </w:r>
    </w:p>
    <w:p w14:paraId="61583AFE" w14:textId="77777777" w:rsidR="001F6DE6" w:rsidRDefault="001F6DE6" w:rsidP="003B1215">
      <w:pPr>
        <w:pStyle w:val="Picture"/>
      </w:pPr>
      <w:r>
        <w:rPr>
          <w:noProof/>
        </w:rPr>
        <w:drawing>
          <wp:inline distT="0" distB="0" distL="0" distR="0" wp14:anchorId="28AA1ABC" wp14:editId="508D8BF9">
            <wp:extent cx="5731510" cy="795655"/>
            <wp:effectExtent l="0" t="0" r="254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795655"/>
                    </a:xfrm>
                    <a:prstGeom prst="rect">
                      <a:avLst/>
                    </a:prstGeom>
                  </pic:spPr>
                </pic:pic>
              </a:graphicData>
            </a:graphic>
          </wp:inline>
        </w:drawing>
      </w:r>
    </w:p>
    <w:p w14:paraId="59561A1F" w14:textId="78AAE06A" w:rsidR="001F6DE6" w:rsidRDefault="001F6DE6" w:rsidP="003B1215">
      <w:pPr>
        <w:pStyle w:val="Picture"/>
      </w:pPr>
      <w:bookmarkStart w:id="0" w:name="_Ref48890713"/>
      <w:r>
        <w:t xml:space="preserve">Figure </w:t>
      </w:r>
      <w:bookmarkEnd w:id="0"/>
      <w:r w:rsidR="00292EA7">
        <w:t>1</w:t>
      </w:r>
      <w:r>
        <w:t xml:space="preserve"> - Paragraph in Word showing "University Date" style</w:t>
      </w:r>
    </w:p>
    <w:p w14:paraId="65B165D7" w14:textId="77777777" w:rsidR="003B1215" w:rsidRDefault="003B1215" w:rsidP="003B1215">
      <w:pPr>
        <w:pStyle w:val="Picture"/>
      </w:pPr>
      <w:r>
        <w:rPr>
          <w:noProof/>
        </w:rPr>
        <w:drawing>
          <wp:inline distT="0" distB="0" distL="0" distR="0" wp14:anchorId="56B2A931" wp14:editId="11607A0C">
            <wp:extent cx="5731510" cy="530860"/>
            <wp:effectExtent l="0" t="0" r="2540" b="254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530860"/>
                    </a:xfrm>
                    <a:prstGeom prst="rect">
                      <a:avLst/>
                    </a:prstGeom>
                  </pic:spPr>
                </pic:pic>
              </a:graphicData>
            </a:graphic>
          </wp:inline>
        </w:drawing>
      </w:r>
    </w:p>
    <w:p w14:paraId="0EC59026" w14:textId="432F3847" w:rsidR="001F6DE6" w:rsidRPr="001F6DE6" w:rsidRDefault="003B1215" w:rsidP="003B1215">
      <w:pPr>
        <w:pStyle w:val="Picture"/>
      </w:pPr>
      <w:bookmarkStart w:id="1" w:name="_Ref48890740"/>
      <w:r>
        <w:lastRenderedPageBreak/>
        <w:t xml:space="preserve">Figure </w:t>
      </w:r>
      <w:bookmarkEnd w:id="1"/>
      <w:r w:rsidR="00292EA7">
        <w:t>2</w:t>
      </w:r>
      <w:r>
        <w:t xml:space="preserve"> - Same parag</w:t>
      </w:r>
      <w:r w:rsidR="003D340B">
        <w:t>r</w:t>
      </w:r>
      <w:r>
        <w:t xml:space="preserve">aph as </w:t>
      </w:r>
      <w:r w:rsidR="00883AC5">
        <w:fldChar w:fldCharType="begin"/>
      </w:r>
      <w:r w:rsidR="00883AC5">
        <w:instrText xml:space="preserve"> REF _Ref48890713 \h </w:instrText>
      </w:r>
      <w:r w:rsidR="00883AC5">
        <w:fldChar w:fldCharType="separate"/>
      </w:r>
      <w:r w:rsidR="00883AC5">
        <w:t xml:space="preserve">Figure </w:t>
      </w:r>
      <w:r w:rsidR="00883AC5">
        <w:rPr>
          <w:noProof/>
        </w:rPr>
        <w:t>1</w:t>
      </w:r>
      <w:r w:rsidR="00883AC5">
        <w:fldChar w:fldCharType="end"/>
      </w:r>
      <w:r>
        <w:t xml:space="preserve"> displayed in Blackboard showing autom</w:t>
      </w:r>
      <w:r w:rsidR="00883AC5">
        <w:t>a</w:t>
      </w:r>
      <w:r>
        <w:t>tic insertion of trimester specific date.</w:t>
      </w:r>
    </w:p>
    <w:p w14:paraId="72B58A61" w14:textId="5E5575FF" w:rsidR="005C4AE9" w:rsidRDefault="005C4AE9" w:rsidP="00414394">
      <w:pPr>
        <w:pStyle w:val="Heading1"/>
      </w:pPr>
      <w:r>
        <w:t>Why?</w:t>
      </w:r>
    </w:p>
    <w:p w14:paraId="2595168A" w14:textId="588CA982" w:rsidR="00F24FD8" w:rsidRDefault="00D05400" w:rsidP="00BF7626">
      <w:r>
        <w:t xml:space="preserve">The content provided by a course is known to have a significant influence on students’ perceptions of course quality </w:t>
      </w:r>
      <w:r>
        <w:fldChar w:fldCharType="begin"/>
      </w:r>
      <w:r>
        <w:instrText xml:space="preserve"> ADDIN ZOTERO_ITEM CSL_CITATION {"citationID":"gPXmCAh4","properties":{"formattedCitation":"(Peltier et al., 2007)","plainCitation":"(Peltier et al., 2007)","noteIndex":0},"citationItems":[{"id":19879,"uris":["http://zotero.org/users/4041659/items/WQWRSMQG"],"uri":["http://zotero.org/users/4041659/items/WQWRSMQG"],"itemData":{"id":19879,"type":"article-journal","abstract":"A structural model of the drivers of online education is proposed and tested. The findings help to identify the interrelated nature of the lectures delivered via technology outside of the traditional classroom, the importance of mentoring, the need to develop course structure, the changing roles for instructors and students, and the importance of designing and delivering course content on the enhancement of the online learning experience. The results support an integrated, building-block approach for developing successful online programs and courses.","container-title":"Journal of Marketing Education; Boulder","DOI":"http://dx.doi.org.libraryproxy.griffith.edu.au/10.1177/0273475307302016","ISSN":"02734753","issue":"2","language":"English","page":"140-153","source":"ProQuest","title":"The Interdependence of the Factors Influencing the Perceived Quality of the Online Learning Experience: A Causal Model","title-short":"The Interdependence of the Factors Influencing the Perceived Quality of the Online Learning Experience","volume":"29","author":[{"family":"Peltier","given":"James W."},{"family":"Schibrowsky","given":"John A."},{"family":"Drago","given":"William"}],"issued":{"date-parts":[["2007",8]]}}}],"schema":"https://github.com/citation-style-language/schema/raw/master/csl-citation.json"} </w:instrText>
      </w:r>
      <w:r>
        <w:fldChar w:fldCharType="separate"/>
      </w:r>
      <w:r w:rsidRPr="00D05400">
        <w:t>(Peltier et al., 2007)</w:t>
      </w:r>
      <w:r>
        <w:fldChar w:fldCharType="end"/>
      </w:r>
      <w:r w:rsidR="00E71FA4">
        <w:t>.</w:t>
      </w:r>
      <w:r w:rsidR="00A542E6">
        <w:t xml:space="preserve"> Failing to leverage affordances of the online environment can create a disengaging student experience </w:t>
      </w:r>
      <w:r w:rsidR="00A542E6">
        <w:fldChar w:fldCharType="begin"/>
      </w:r>
      <w:r w:rsidR="00A542E6">
        <w:instrText xml:space="preserve"> ADDIN ZOTERO_ITEM CSL_CITATION {"citationID":"9vegRk0X","properties":{"formattedCitation":"(Stone &amp; O\\uc0\\u8217{}Shea, 2019)","plainCitation":"(Stone &amp; O’Shea, 2019)","noteIndex":0},"citationItems":[{"id":19440,"uris":["http://zotero.org/users/4041659/items/5AXVPJFJ"],"uri":["http://zotero.org/users/4041659/items/5AXVPJFJ"],"itemData":{"id":19440,"type":"article-journal","abstract":"The university student population in Australia contains increasing numbers of older students returning to learning after a significant gap in their educational journey. Many are choosing to enrol online to combine their studies with other time-consuming responsibilities. This article examines the nature of this online student experience with a focus on those aged 25 and over who are the first in their families to embark on university studies. Drawing on interviews conducted with both staff and students operating in this virtual space, as well as other related research and literature, this article offers recommendations to higher education institutions and educators on ways to improve retention and ongoing participation of this cohort.","container-title":"Australasian Journal of Educational Technology","DOI":"10.14742/ajet.3913","ISSN":"1449-5554","issue":"1","language":"en","note":"tex.ids: stoneOlderOnlineFirst2019","source":"ajet.org.au","title":"Older, online and first: Recommendations for retention and success","title-short":"Older, online and first","URL":"https://ajet.org.au/index.php/AJET/article/view/3913","volume":"35","author":[{"family":"Stone","given":"Cathy"},{"family":"O'Shea","given":"Sarah"}],"accessed":{"date-parts":[["2019",7,9]]},"issued":{"date-parts":[["2019",3,21]]}}}],"schema":"https://github.com/citation-style-language/schema/raw/master/csl-citation.json"} </w:instrText>
      </w:r>
      <w:r w:rsidR="00A542E6">
        <w:fldChar w:fldCharType="separate"/>
      </w:r>
      <w:r w:rsidR="00A542E6" w:rsidRPr="00A542E6">
        <w:rPr>
          <w:rFonts w:cs="Times New Roman"/>
        </w:rPr>
        <w:t>(Stone &amp; O’Shea, 2019)</w:t>
      </w:r>
      <w:r w:rsidR="00A542E6">
        <w:fldChar w:fldCharType="end"/>
      </w:r>
      <w:r w:rsidR="00A542E6">
        <w:t>.</w:t>
      </w:r>
      <w:r w:rsidR="00AE3C79">
        <w:t xml:space="preserve"> </w:t>
      </w:r>
      <w:r w:rsidR="00E71FA4">
        <w:t>Creating high quality course content</w:t>
      </w:r>
      <w:r w:rsidR="00443780">
        <w:t xml:space="preserve"> that fully leverages the affordances of the online environment is difficult</w:t>
      </w:r>
      <w:r w:rsidR="00A26388">
        <w:t xml:space="preserve"> and Blackboard Learn does little to he</w:t>
      </w:r>
      <w:r w:rsidR="00BF43B9">
        <w:t>lp.</w:t>
      </w:r>
      <w:r w:rsidR="000777EA">
        <w:t xml:space="preserve"> </w:t>
      </w:r>
      <w:r w:rsidR="00BF43B9">
        <w:t xml:space="preserve">Blackboard’s lack of </w:t>
      </w:r>
      <w:r w:rsidR="00AE3C79">
        <w:t xml:space="preserve">support </w:t>
      </w:r>
      <w:r w:rsidR="00AC4C2F">
        <w:t>is known to encourage teaching staff to avoid the interface by using offline documents and slides</w:t>
      </w:r>
      <w:r w:rsidR="00AE3C79">
        <w:t xml:space="preserve"> </w:t>
      </w:r>
      <w:r w:rsidR="00AE3C79">
        <w:fldChar w:fldCharType="begin"/>
      </w:r>
      <w:r w:rsidR="00AE3C79">
        <w:instrText xml:space="preserve"> ADDIN ZOTERO_ITEM CSL_CITATION {"citationID":"bf8KThlf","properties":{"formattedCitation":"(Bartuskova et al., 2015)","plainCitation":"(Bartuskova et al., 2015)","noteIndex":0},"citationItems":[{"id":19476,"uris":["http://zotero.org/users/4041659/items/Q9TP4NFG"],"uri":["http://zotero.org/users/4041659/items/Q9TP4NFG"],"itemData":{"id":19476,"type":"paper-conference","abstract":"Existing evaluations of learning systems are mostly based on a subjective feedback from end users, in order to measure their satisfaction and experience with the system. The results usually only indicate which areas are weaker than others; comments obtained from users are often casual and fuzzy. Therefore we propose a systematic review of usability and visual appeal by experts in HCI to complement current practice. Our solution of assessment is based on a framework of design requirements for e-learning purposes, which provides a concise easy to follow checklist, covering all significant areas of design assessment. This approach offers factual design issues which should be dealt with and can be especially useful in cases, where feedback from users is hard to obtain or it does not reveal any useful information.","collection-title":"Lecture Notes in Computer Science","container-title":"Computational Collective Intelligence","ISBN":"978-3-319-24306-1","language":"en","page":"471-480","publisher":"Springer International Publishing","source":"Springer Link","title":"Framework of Design Requirements for E-learning Applied on Blackboard Learning System","author":[{"family":"Bartuskova","given":"Aneta"},{"family":"Krejcar","given":"Ondrej"},{"family":"Soukal","given":"Ivan"}],"editor":[{"family":"Núñez","given":"Manuel"},{"family":"Nguyen","given":"Ngoc Thanh"},{"family":"Camacho","given":"David"},{"family":"Trawiński","given":"Bogdan"}],"issued":{"date-parts":[["2015"]]}}}],"schema":"https://github.com/citation-style-language/schema/raw/master/csl-citation.json"} </w:instrText>
      </w:r>
      <w:r w:rsidR="00AE3C79">
        <w:fldChar w:fldCharType="separate"/>
      </w:r>
      <w:r w:rsidR="00AE3C79" w:rsidRPr="00AE3C79">
        <w:t>(Bartuskova et al., 2015)</w:t>
      </w:r>
      <w:r w:rsidR="00AE3C79">
        <w:fldChar w:fldCharType="end"/>
      </w:r>
      <w:r w:rsidR="00996373">
        <w:t xml:space="preserve"> and has been discussed amongst </w:t>
      </w:r>
      <w:r w:rsidR="00BC40CB">
        <w:t xml:space="preserve">the </w:t>
      </w:r>
      <w:r w:rsidR="00996373">
        <w:t>community of Blackboard users</w:t>
      </w:r>
      <w:r w:rsidR="00BC40CB">
        <w:t>.</w:t>
      </w:r>
    </w:p>
    <w:p w14:paraId="13D355C2" w14:textId="48079492" w:rsidR="00FA732E" w:rsidRDefault="00BC40CB" w:rsidP="00BF7626">
      <w:r>
        <w:t>The Content Inte</w:t>
      </w:r>
      <w:r w:rsidR="004A50C4">
        <w:t>r</w:t>
      </w:r>
      <w:bookmarkStart w:id="2" w:name="_GoBack"/>
      <w:bookmarkEnd w:id="2"/>
      <w:r>
        <w:t xml:space="preserve">face aims to </w:t>
      </w:r>
      <w:r w:rsidR="00FA732E">
        <w:t>provid</w:t>
      </w:r>
      <w:r>
        <w:t>e</w:t>
      </w:r>
      <w:r w:rsidR="00FA732E">
        <w:t xml:space="preserve"> explicit support for creating and maintaining online learning content, it is hoped that the content interface will</w:t>
      </w:r>
      <w:r w:rsidR="00D70B7C">
        <w:t>:</w:t>
      </w:r>
    </w:p>
    <w:p w14:paraId="53DF20BA" w14:textId="273308A9" w:rsidR="00D70B7C" w:rsidRDefault="00D70B7C" w:rsidP="00D70B7C">
      <w:pPr>
        <w:pStyle w:val="ListParagraph"/>
        <w:numPr>
          <w:ilvl w:val="0"/>
          <w:numId w:val="17"/>
        </w:numPr>
      </w:pPr>
      <w:r>
        <w:t>Reduce the workload for all involved.</w:t>
      </w:r>
    </w:p>
    <w:p w14:paraId="6BE00DE3" w14:textId="48E28969" w:rsidR="00D70B7C" w:rsidRDefault="0077604E" w:rsidP="00D70B7C">
      <w:pPr>
        <w:pStyle w:val="ListParagraph"/>
        <w:numPr>
          <w:ilvl w:val="0"/>
          <w:numId w:val="17"/>
        </w:numPr>
      </w:pPr>
      <w:r>
        <w:t>Lift the quality of</w:t>
      </w:r>
      <w:r w:rsidR="00D70B7C">
        <w:t xml:space="preserve"> what can be produced.</w:t>
      </w:r>
    </w:p>
    <w:p w14:paraId="5B74422D" w14:textId="70DA6EA9" w:rsidR="00F1120D" w:rsidRDefault="00F1120D" w:rsidP="00D70B7C">
      <w:pPr>
        <w:pStyle w:val="ListParagraph"/>
        <w:numPr>
          <w:ilvl w:val="0"/>
          <w:numId w:val="17"/>
        </w:numPr>
      </w:pPr>
      <w:r>
        <w:t>Improve both the learning and teaching experience.</w:t>
      </w:r>
    </w:p>
    <w:p w14:paraId="06D43C90" w14:textId="61F058A0" w:rsidR="00F1120D" w:rsidRDefault="00F1120D" w:rsidP="00D70B7C">
      <w:pPr>
        <w:pStyle w:val="ListParagraph"/>
        <w:numPr>
          <w:ilvl w:val="0"/>
          <w:numId w:val="17"/>
        </w:numPr>
      </w:pPr>
      <w:r>
        <w:t>Perhaps, eventually, improve learning outcomes.</w:t>
      </w:r>
    </w:p>
    <w:p w14:paraId="0F9A5BFB" w14:textId="7BB624FB" w:rsidR="00F30F63" w:rsidRDefault="004566CA" w:rsidP="00530EF2">
      <w:r>
        <w:t xml:space="preserve">By starting with Word documents, the process harnesses </w:t>
      </w:r>
      <w:r w:rsidR="00DE1FAD">
        <w:t xml:space="preserve">existing </w:t>
      </w:r>
      <w:r>
        <w:t>widespread academic familiarity with Word and associated tools (e.g. citation management with EndNote)</w:t>
      </w:r>
      <w:r w:rsidR="0077604E">
        <w:t xml:space="preserve">. It inserts the ability to automatically transform and uplift that Word </w:t>
      </w:r>
      <w:r w:rsidR="00C25950">
        <w:t xml:space="preserve">content into a quality online format. That transformation is flexible and we’ve only touched the surface of what could be done. </w:t>
      </w:r>
    </w:p>
    <w:p w14:paraId="2838D9BB" w14:textId="04FD0DF2" w:rsidR="00BD5CA2" w:rsidRDefault="00BD5CA2" w:rsidP="00BD5CA2">
      <w:pPr>
        <w:pStyle w:val="Heading1"/>
      </w:pPr>
      <w:r>
        <w:t>References</w:t>
      </w:r>
    </w:p>
    <w:p w14:paraId="01A2A88C" w14:textId="77777777" w:rsidR="00AE3C79" w:rsidRPr="00AE3C79" w:rsidRDefault="00BD5CA2" w:rsidP="005A5667">
      <w:pPr>
        <w:pStyle w:val="Bibliography"/>
      </w:pPr>
      <w:r>
        <w:fldChar w:fldCharType="begin"/>
      </w:r>
      <w:r>
        <w:instrText xml:space="preserve"> ADDIN ZOTERO_BIBL {"uncited":[],"omitted":[],"custom":[]} CSL_BIBLIOGRAPHY </w:instrText>
      </w:r>
      <w:r>
        <w:fldChar w:fldCharType="separate"/>
      </w:r>
      <w:r w:rsidR="00AE3C79" w:rsidRPr="00AE3C79">
        <w:t xml:space="preserve">Bartuskova, A., Krejcar, O., &amp; Soukal, I. (2015). Framework of Design Requirements for E-learning Applied on Blackboard Learning System. In M. Núñez, N. T. Nguyen, D. Camacho, &amp; B. Trawiński (Eds.), </w:t>
      </w:r>
      <w:r w:rsidR="00AE3C79" w:rsidRPr="00AE3C79">
        <w:rPr>
          <w:i/>
          <w:iCs/>
        </w:rPr>
        <w:t>Computational Collective Intelligence</w:t>
      </w:r>
      <w:r w:rsidR="00AE3C79" w:rsidRPr="00AE3C79">
        <w:t xml:space="preserve"> (pp. 471–480). Springer International Publishing.</w:t>
      </w:r>
    </w:p>
    <w:p w14:paraId="5828BC41" w14:textId="77777777" w:rsidR="00AE3C79" w:rsidRPr="00AE3C79" w:rsidRDefault="00AE3C79" w:rsidP="005A5667">
      <w:pPr>
        <w:pStyle w:val="Bibliography"/>
      </w:pPr>
      <w:r w:rsidRPr="00AE3C79">
        <w:t xml:space="preserve">Jones, D. (2019). Exploring knowledge reuse in design for digital learning: Tweaks, H5P, CASA and constructive templates. In Y. W. Chew, K. M. Chan, &amp; A. Alphonso (Eds.), </w:t>
      </w:r>
      <w:r w:rsidRPr="00AE3C79">
        <w:rPr>
          <w:i/>
          <w:iCs/>
        </w:rPr>
        <w:t>Personalised Learning. Diverse Goals. One Heart. ASCILITE 2019</w:t>
      </w:r>
      <w:r w:rsidRPr="00AE3C79">
        <w:t xml:space="preserve"> (pp. 139–148). https://djon.es/blog/2019/08/08/exploring-knowledge-reuse-in-design-for-digital-learning-tweaks-h5p-constructive-templates-and-casa/</w:t>
      </w:r>
    </w:p>
    <w:p w14:paraId="2DCAE8B3" w14:textId="77777777" w:rsidR="00AE3C79" w:rsidRPr="00AE3C79" w:rsidRDefault="00AE3C79" w:rsidP="005A5667">
      <w:pPr>
        <w:pStyle w:val="Bibliography"/>
      </w:pPr>
      <w:r w:rsidRPr="00AE3C79">
        <w:t xml:space="preserve">Peltier, J. W., Schibrowsky, J. A., &amp; Drago, W. (2007). The Interdependence of the Factors Influencing the Perceived Quality of the Online Learning Experience: A Causal Model. </w:t>
      </w:r>
      <w:r w:rsidRPr="00AE3C79">
        <w:rPr>
          <w:i/>
          <w:iCs/>
        </w:rPr>
        <w:t>Journal of Marketing Education; Boulder</w:t>
      </w:r>
      <w:r w:rsidRPr="00AE3C79">
        <w:t xml:space="preserve">, </w:t>
      </w:r>
      <w:r w:rsidRPr="00AE3C79">
        <w:rPr>
          <w:i/>
          <w:iCs/>
        </w:rPr>
        <w:t>29</w:t>
      </w:r>
      <w:r w:rsidRPr="00AE3C79">
        <w:t xml:space="preserve">(2), 140–153. </w:t>
      </w:r>
      <w:r w:rsidRPr="00AE3C79">
        <w:lastRenderedPageBreak/>
        <w:t>http://dx.doi.org.libraryproxy.griffith.edu.au/10.1177/0273475307302016</w:t>
      </w:r>
    </w:p>
    <w:p w14:paraId="5C4DED39" w14:textId="77777777" w:rsidR="00AE3C79" w:rsidRPr="00AE3C79" w:rsidRDefault="00AE3C79" w:rsidP="005A5667">
      <w:pPr>
        <w:pStyle w:val="Bibliography"/>
      </w:pPr>
      <w:r w:rsidRPr="00AE3C79">
        <w:t xml:space="preserve">Stone, C., &amp; O’Shea, S. (2019). Older, online and first: Recommendations for retention and success. </w:t>
      </w:r>
      <w:r w:rsidRPr="00AE3C79">
        <w:rPr>
          <w:i/>
          <w:iCs/>
        </w:rPr>
        <w:t>Australasian Journal of Educational Technology</w:t>
      </w:r>
      <w:r w:rsidRPr="00AE3C79">
        <w:t xml:space="preserve">, </w:t>
      </w:r>
      <w:r w:rsidRPr="00AE3C79">
        <w:rPr>
          <w:i/>
          <w:iCs/>
        </w:rPr>
        <w:t>35</w:t>
      </w:r>
      <w:r w:rsidRPr="00AE3C79">
        <w:t>(1). https://doi.org/10.14742/ajet.3913</w:t>
      </w:r>
    </w:p>
    <w:p w14:paraId="7B0CB33C" w14:textId="75927F40" w:rsidR="00BD5CA2" w:rsidRPr="00BD5CA2" w:rsidRDefault="00BD5CA2" w:rsidP="005A5667">
      <w:pPr>
        <w:pStyle w:val="Bibliography"/>
      </w:pPr>
      <w:r>
        <w:fldChar w:fldCharType="end"/>
      </w:r>
    </w:p>
    <w:sectPr w:rsidR="00BD5CA2" w:rsidRPr="00BD5CA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0C0C9C" w14:textId="77777777" w:rsidR="000C3F83" w:rsidRDefault="000C3F83" w:rsidP="00997E1F">
      <w:pPr>
        <w:spacing w:after="0"/>
      </w:pPr>
      <w:r>
        <w:separator/>
      </w:r>
    </w:p>
  </w:endnote>
  <w:endnote w:type="continuationSeparator" w:id="0">
    <w:p w14:paraId="51F70624" w14:textId="77777777" w:rsidR="000C3F83" w:rsidRDefault="000C3F83" w:rsidP="00997E1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Liberation Serif">
    <w:altName w:val="Times New Roman"/>
    <w:charset w:val="01"/>
    <w:family w:val="roman"/>
    <w:pitch w:val="variable"/>
  </w:font>
  <w:font w:name="Noto Serif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Segoe UI">
    <w:altName w:val="Sylfaen"/>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83EF66" w14:textId="77777777" w:rsidR="000C3F83" w:rsidRDefault="000C3F83" w:rsidP="00997E1F">
      <w:pPr>
        <w:spacing w:after="0"/>
      </w:pPr>
      <w:r>
        <w:separator/>
      </w:r>
    </w:p>
  </w:footnote>
  <w:footnote w:type="continuationSeparator" w:id="0">
    <w:p w14:paraId="253DE6B6" w14:textId="77777777" w:rsidR="000C3F83" w:rsidRDefault="000C3F83" w:rsidP="00997E1F">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3"/>
    <w:multiLevelType w:val="singleLevel"/>
    <w:tmpl w:val="694C019C"/>
    <w:lvl w:ilvl="0">
      <w:start w:val="1"/>
      <w:numFmt w:val="bullet"/>
      <w:lvlText w:val=""/>
      <w:lvlJc w:val="left"/>
      <w:pPr>
        <w:tabs>
          <w:tab w:val="num" w:pos="643"/>
        </w:tabs>
        <w:ind w:left="643" w:hanging="360"/>
      </w:pPr>
      <w:rPr>
        <w:rFonts w:ascii="Symbol" w:hAnsi="Symbol" w:hint="default"/>
      </w:rPr>
    </w:lvl>
  </w:abstractNum>
  <w:abstractNum w:abstractNumId="1" w15:restartNumberingAfterBreak="0">
    <w:nsid w:val="FFFFFF89"/>
    <w:multiLevelType w:val="singleLevel"/>
    <w:tmpl w:val="F5DE0A0C"/>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045F5058"/>
    <w:multiLevelType w:val="hybridMultilevel"/>
    <w:tmpl w:val="1060960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68A0CB1"/>
    <w:multiLevelType w:val="hybridMultilevel"/>
    <w:tmpl w:val="054EC46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BE03CD7"/>
    <w:multiLevelType w:val="hybridMultilevel"/>
    <w:tmpl w:val="68B68AF0"/>
    <w:lvl w:ilvl="0" w:tplc="0C090001">
      <w:start w:val="1"/>
      <w:numFmt w:val="bullet"/>
      <w:lvlText w:val=""/>
      <w:lvlJc w:val="left"/>
      <w:pPr>
        <w:ind w:left="720" w:hanging="360"/>
      </w:pPr>
      <w:rPr>
        <w:rFonts w:ascii="Symbol" w:hAnsi="Symbol" w:hint="default"/>
      </w:rPr>
    </w:lvl>
    <w:lvl w:ilvl="1" w:tplc="0C09000F">
      <w:start w:val="1"/>
      <w:numFmt w:val="decimal"/>
      <w:lvlText w:val="%2."/>
      <w:lvlJc w:val="left"/>
      <w:pPr>
        <w:ind w:left="1440" w:hanging="360"/>
      </w:pPr>
      <w:rPr>
        <w:rFonts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ECF5700"/>
    <w:multiLevelType w:val="hybridMultilevel"/>
    <w:tmpl w:val="B106A80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1262747F"/>
    <w:multiLevelType w:val="hybridMultilevel"/>
    <w:tmpl w:val="EC18DC9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12CD64FD"/>
    <w:multiLevelType w:val="hybridMultilevel"/>
    <w:tmpl w:val="150EFA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4844CEC"/>
    <w:multiLevelType w:val="hybridMultilevel"/>
    <w:tmpl w:val="901AC73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152F6F03"/>
    <w:multiLevelType w:val="hybridMultilevel"/>
    <w:tmpl w:val="2A624816"/>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17652614"/>
    <w:multiLevelType w:val="hybridMultilevel"/>
    <w:tmpl w:val="25D49F0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178F05C5"/>
    <w:multiLevelType w:val="hybridMultilevel"/>
    <w:tmpl w:val="3398C46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1AB543D5"/>
    <w:multiLevelType w:val="hybridMultilevel"/>
    <w:tmpl w:val="251647E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2566690A"/>
    <w:multiLevelType w:val="hybridMultilevel"/>
    <w:tmpl w:val="D1928B1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2658269C"/>
    <w:multiLevelType w:val="hybridMultilevel"/>
    <w:tmpl w:val="6DE8E58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2A1B1973"/>
    <w:multiLevelType w:val="hybridMultilevel"/>
    <w:tmpl w:val="313056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2A245BF1"/>
    <w:multiLevelType w:val="hybridMultilevel"/>
    <w:tmpl w:val="13E0EABE"/>
    <w:lvl w:ilvl="0" w:tplc="2F9CE842">
      <w:start w:val="1"/>
      <w:numFmt w:val="bullet"/>
      <w:pStyle w:val="BlackboardCard"/>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2BCB4EAC"/>
    <w:multiLevelType w:val="hybridMultilevel"/>
    <w:tmpl w:val="A8AE949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2DD34670"/>
    <w:multiLevelType w:val="hybridMultilevel"/>
    <w:tmpl w:val="EFB8273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2F825C58"/>
    <w:multiLevelType w:val="hybridMultilevel"/>
    <w:tmpl w:val="BC300D2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31F6786F"/>
    <w:multiLevelType w:val="hybridMultilevel"/>
    <w:tmpl w:val="0476A37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331E48F0"/>
    <w:multiLevelType w:val="hybridMultilevel"/>
    <w:tmpl w:val="4650BA5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33307C7C"/>
    <w:multiLevelType w:val="hybridMultilevel"/>
    <w:tmpl w:val="0B7C0BA2"/>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33AB71D1"/>
    <w:multiLevelType w:val="hybridMultilevel"/>
    <w:tmpl w:val="E0A4813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34817486"/>
    <w:multiLevelType w:val="hybridMultilevel"/>
    <w:tmpl w:val="F188B17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34D4608A"/>
    <w:multiLevelType w:val="hybridMultilevel"/>
    <w:tmpl w:val="B88EA50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36C907EA"/>
    <w:multiLevelType w:val="hybridMultilevel"/>
    <w:tmpl w:val="AEEE676E"/>
    <w:lvl w:ilvl="0" w:tplc="0C090001">
      <w:start w:val="1"/>
      <w:numFmt w:val="bullet"/>
      <w:lvlText w:val=""/>
      <w:lvlJc w:val="left"/>
      <w:pPr>
        <w:ind w:left="1080" w:hanging="360"/>
      </w:pPr>
      <w:rPr>
        <w:rFonts w:ascii="Symbol" w:hAnsi="Symbol"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7" w15:restartNumberingAfterBreak="0">
    <w:nsid w:val="3D187004"/>
    <w:multiLevelType w:val="hybridMultilevel"/>
    <w:tmpl w:val="2B4456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4E0C679C"/>
    <w:multiLevelType w:val="hybridMultilevel"/>
    <w:tmpl w:val="AAECA7D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531C3288"/>
    <w:multiLevelType w:val="hybridMultilevel"/>
    <w:tmpl w:val="CB2856C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534A7A4B"/>
    <w:multiLevelType w:val="hybridMultilevel"/>
    <w:tmpl w:val="6BECB84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15:restartNumberingAfterBreak="0">
    <w:nsid w:val="591A7C26"/>
    <w:multiLevelType w:val="hybridMultilevel"/>
    <w:tmpl w:val="16FE733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15:restartNumberingAfterBreak="0">
    <w:nsid w:val="5C1F4892"/>
    <w:multiLevelType w:val="hybridMultilevel"/>
    <w:tmpl w:val="ADDEAAD8"/>
    <w:lvl w:ilvl="0" w:tplc="6680D292">
      <w:start w:val="1"/>
      <w:numFmt w:val="bullet"/>
      <w:lvlText w:val="-"/>
      <w:lvlJc w:val="left"/>
      <w:pPr>
        <w:ind w:left="720" w:hanging="360"/>
      </w:pPr>
      <w:rPr>
        <w:rFonts w:ascii="Liberation Serif" w:eastAsia="Noto Serif CJK SC" w:hAnsi="Liberation Serif" w:cs="Lohit Devanaga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5DED0CDA"/>
    <w:multiLevelType w:val="hybridMultilevel"/>
    <w:tmpl w:val="8278B78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15:restartNumberingAfterBreak="0">
    <w:nsid w:val="63BD1FF9"/>
    <w:multiLevelType w:val="hybridMultilevel"/>
    <w:tmpl w:val="B198C7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659F4E7F"/>
    <w:multiLevelType w:val="hybridMultilevel"/>
    <w:tmpl w:val="2AA669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69E24928"/>
    <w:multiLevelType w:val="hybridMultilevel"/>
    <w:tmpl w:val="A2449F3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15:restartNumberingAfterBreak="0">
    <w:nsid w:val="722838C1"/>
    <w:multiLevelType w:val="hybridMultilevel"/>
    <w:tmpl w:val="0452F6F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 w15:restartNumberingAfterBreak="0">
    <w:nsid w:val="73F67AB6"/>
    <w:multiLevelType w:val="hybridMultilevel"/>
    <w:tmpl w:val="D8B2E38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9" w15:restartNumberingAfterBreak="0">
    <w:nsid w:val="75FC22C6"/>
    <w:multiLevelType w:val="hybridMultilevel"/>
    <w:tmpl w:val="7200EA2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0" w15:restartNumberingAfterBreak="0">
    <w:nsid w:val="760B653F"/>
    <w:multiLevelType w:val="hybridMultilevel"/>
    <w:tmpl w:val="4204105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1" w15:restartNumberingAfterBreak="0">
    <w:nsid w:val="7992178A"/>
    <w:multiLevelType w:val="hybridMultilevel"/>
    <w:tmpl w:val="8898CAB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2" w15:restartNumberingAfterBreak="0">
    <w:nsid w:val="7CC860FB"/>
    <w:multiLevelType w:val="hybridMultilevel"/>
    <w:tmpl w:val="73F6412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3" w15:restartNumberingAfterBreak="0">
    <w:nsid w:val="7DE34AA3"/>
    <w:multiLevelType w:val="hybridMultilevel"/>
    <w:tmpl w:val="320C7FD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
  </w:num>
  <w:num w:numId="2">
    <w:abstractNumId w:val="25"/>
  </w:num>
  <w:num w:numId="3">
    <w:abstractNumId w:val="10"/>
  </w:num>
  <w:num w:numId="4">
    <w:abstractNumId w:val="5"/>
  </w:num>
  <w:num w:numId="5">
    <w:abstractNumId w:val="27"/>
  </w:num>
  <w:num w:numId="6">
    <w:abstractNumId w:val="31"/>
  </w:num>
  <w:num w:numId="7">
    <w:abstractNumId w:val="18"/>
  </w:num>
  <w:num w:numId="8">
    <w:abstractNumId w:val="4"/>
  </w:num>
  <w:num w:numId="9">
    <w:abstractNumId w:val="6"/>
  </w:num>
  <w:num w:numId="10">
    <w:abstractNumId w:val="36"/>
  </w:num>
  <w:num w:numId="11">
    <w:abstractNumId w:val="42"/>
  </w:num>
  <w:num w:numId="12">
    <w:abstractNumId w:val="38"/>
  </w:num>
  <w:num w:numId="13">
    <w:abstractNumId w:val="13"/>
  </w:num>
  <w:num w:numId="14">
    <w:abstractNumId w:val="35"/>
  </w:num>
  <w:num w:numId="15">
    <w:abstractNumId w:val="26"/>
  </w:num>
  <w:num w:numId="16">
    <w:abstractNumId w:val="22"/>
  </w:num>
  <w:num w:numId="17">
    <w:abstractNumId w:val="20"/>
  </w:num>
  <w:num w:numId="18">
    <w:abstractNumId w:val="41"/>
  </w:num>
  <w:num w:numId="19">
    <w:abstractNumId w:val="37"/>
  </w:num>
  <w:num w:numId="20">
    <w:abstractNumId w:val="24"/>
  </w:num>
  <w:num w:numId="21">
    <w:abstractNumId w:val="2"/>
  </w:num>
  <w:num w:numId="22">
    <w:abstractNumId w:val="7"/>
  </w:num>
  <w:num w:numId="23">
    <w:abstractNumId w:val="39"/>
  </w:num>
  <w:num w:numId="24">
    <w:abstractNumId w:val="12"/>
  </w:num>
  <w:num w:numId="25">
    <w:abstractNumId w:val="43"/>
  </w:num>
  <w:num w:numId="26">
    <w:abstractNumId w:val="19"/>
  </w:num>
  <w:num w:numId="27">
    <w:abstractNumId w:val="17"/>
  </w:num>
  <w:num w:numId="28">
    <w:abstractNumId w:val="15"/>
  </w:num>
  <w:num w:numId="29">
    <w:abstractNumId w:val="8"/>
  </w:num>
  <w:num w:numId="30">
    <w:abstractNumId w:val="14"/>
  </w:num>
  <w:num w:numId="31">
    <w:abstractNumId w:val="9"/>
  </w:num>
  <w:num w:numId="32">
    <w:abstractNumId w:val="34"/>
  </w:num>
  <w:num w:numId="33">
    <w:abstractNumId w:val="28"/>
  </w:num>
  <w:num w:numId="34">
    <w:abstractNumId w:val="29"/>
  </w:num>
  <w:num w:numId="35">
    <w:abstractNumId w:val="40"/>
  </w:num>
  <w:num w:numId="36">
    <w:abstractNumId w:val="32"/>
  </w:num>
  <w:num w:numId="37">
    <w:abstractNumId w:val="21"/>
  </w:num>
  <w:num w:numId="38">
    <w:abstractNumId w:val="30"/>
  </w:num>
  <w:num w:numId="39">
    <w:abstractNumId w:val="33"/>
  </w:num>
  <w:num w:numId="40">
    <w:abstractNumId w:val="1"/>
  </w:num>
  <w:num w:numId="41">
    <w:abstractNumId w:val="0"/>
  </w:num>
  <w:num w:numId="42">
    <w:abstractNumId w:val="16"/>
  </w:num>
  <w:num w:numId="43">
    <w:abstractNumId w:val="23"/>
  </w:num>
  <w:num w:numId="4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stylePaneFormatFilter w:val="5324" w:allStyles="0" w:customStyles="0" w:latentStyles="1" w:stylesInUse="0" w:headingStyles="1" w:numberingStyles="0" w:tableStyles="0" w:directFormattingOnRuns="1" w:directFormattingOnParagraphs="1" w:directFormattingOnNumbering="0" w:directFormattingOnTables="0" w:clearFormatting="1" w:top3HeadingStyles="0" w:visibleStyles="1"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6807"/>
    <w:rsid w:val="00001522"/>
    <w:rsid w:val="00002CBD"/>
    <w:rsid w:val="0000313A"/>
    <w:rsid w:val="00003634"/>
    <w:rsid w:val="00004866"/>
    <w:rsid w:val="0001331C"/>
    <w:rsid w:val="00017761"/>
    <w:rsid w:val="000255B9"/>
    <w:rsid w:val="00031EE4"/>
    <w:rsid w:val="000320C8"/>
    <w:rsid w:val="00033259"/>
    <w:rsid w:val="000353D1"/>
    <w:rsid w:val="0003563D"/>
    <w:rsid w:val="00036CF7"/>
    <w:rsid w:val="00040BB7"/>
    <w:rsid w:val="00040FF2"/>
    <w:rsid w:val="00041F10"/>
    <w:rsid w:val="000429FC"/>
    <w:rsid w:val="000450D5"/>
    <w:rsid w:val="000458FF"/>
    <w:rsid w:val="000468C9"/>
    <w:rsid w:val="00046D2F"/>
    <w:rsid w:val="00047FC4"/>
    <w:rsid w:val="000502D9"/>
    <w:rsid w:val="00050368"/>
    <w:rsid w:val="00053ED1"/>
    <w:rsid w:val="0005600F"/>
    <w:rsid w:val="00060387"/>
    <w:rsid w:val="00060858"/>
    <w:rsid w:val="00062561"/>
    <w:rsid w:val="0006257C"/>
    <w:rsid w:val="00064EBA"/>
    <w:rsid w:val="00075CDD"/>
    <w:rsid w:val="000777EA"/>
    <w:rsid w:val="00083158"/>
    <w:rsid w:val="00084DEE"/>
    <w:rsid w:val="00085EDA"/>
    <w:rsid w:val="00087B2D"/>
    <w:rsid w:val="0009084E"/>
    <w:rsid w:val="00093019"/>
    <w:rsid w:val="000955F8"/>
    <w:rsid w:val="000A1D4B"/>
    <w:rsid w:val="000A4313"/>
    <w:rsid w:val="000A4894"/>
    <w:rsid w:val="000A6286"/>
    <w:rsid w:val="000B022A"/>
    <w:rsid w:val="000B1E99"/>
    <w:rsid w:val="000B20E3"/>
    <w:rsid w:val="000B24AA"/>
    <w:rsid w:val="000B27A8"/>
    <w:rsid w:val="000B3C3D"/>
    <w:rsid w:val="000B6F15"/>
    <w:rsid w:val="000C0369"/>
    <w:rsid w:val="000C07F6"/>
    <w:rsid w:val="000C1BAA"/>
    <w:rsid w:val="000C3F83"/>
    <w:rsid w:val="000C6D20"/>
    <w:rsid w:val="000D0CC9"/>
    <w:rsid w:val="000D0CF4"/>
    <w:rsid w:val="000D4758"/>
    <w:rsid w:val="000D4D6B"/>
    <w:rsid w:val="000D5E51"/>
    <w:rsid w:val="000D72D2"/>
    <w:rsid w:val="000E0591"/>
    <w:rsid w:val="000E680A"/>
    <w:rsid w:val="000F0EF8"/>
    <w:rsid w:val="000F10A5"/>
    <w:rsid w:val="000F3CEE"/>
    <w:rsid w:val="000F41F2"/>
    <w:rsid w:val="000F583B"/>
    <w:rsid w:val="00102DEB"/>
    <w:rsid w:val="001043C1"/>
    <w:rsid w:val="001053E2"/>
    <w:rsid w:val="001105C3"/>
    <w:rsid w:val="00114131"/>
    <w:rsid w:val="001147F6"/>
    <w:rsid w:val="00120019"/>
    <w:rsid w:val="001216CB"/>
    <w:rsid w:val="001318F5"/>
    <w:rsid w:val="0013205A"/>
    <w:rsid w:val="00132A40"/>
    <w:rsid w:val="00133C89"/>
    <w:rsid w:val="0013475A"/>
    <w:rsid w:val="00141697"/>
    <w:rsid w:val="00142B1D"/>
    <w:rsid w:val="001434CE"/>
    <w:rsid w:val="00143726"/>
    <w:rsid w:val="00144D6A"/>
    <w:rsid w:val="0014755F"/>
    <w:rsid w:val="00150247"/>
    <w:rsid w:val="001528DB"/>
    <w:rsid w:val="0016099A"/>
    <w:rsid w:val="00163038"/>
    <w:rsid w:val="00165DC3"/>
    <w:rsid w:val="00166220"/>
    <w:rsid w:val="0016664B"/>
    <w:rsid w:val="00167C26"/>
    <w:rsid w:val="0017041D"/>
    <w:rsid w:val="00170F36"/>
    <w:rsid w:val="001729C8"/>
    <w:rsid w:val="00173D25"/>
    <w:rsid w:val="00174422"/>
    <w:rsid w:val="00174611"/>
    <w:rsid w:val="0018008F"/>
    <w:rsid w:val="00184662"/>
    <w:rsid w:val="00191DCC"/>
    <w:rsid w:val="00192B8A"/>
    <w:rsid w:val="00193A88"/>
    <w:rsid w:val="00195EB7"/>
    <w:rsid w:val="0019625C"/>
    <w:rsid w:val="001A09D2"/>
    <w:rsid w:val="001A766F"/>
    <w:rsid w:val="001A7FB6"/>
    <w:rsid w:val="001B267D"/>
    <w:rsid w:val="001B6B46"/>
    <w:rsid w:val="001B6EE4"/>
    <w:rsid w:val="001C08CB"/>
    <w:rsid w:val="001C2614"/>
    <w:rsid w:val="001C3BA4"/>
    <w:rsid w:val="001D1F36"/>
    <w:rsid w:val="001D4364"/>
    <w:rsid w:val="001D445D"/>
    <w:rsid w:val="001D483A"/>
    <w:rsid w:val="001D48CC"/>
    <w:rsid w:val="001D557C"/>
    <w:rsid w:val="001D6188"/>
    <w:rsid w:val="001D7BDD"/>
    <w:rsid w:val="001E019F"/>
    <w:rsid w:val="001E11FE"/>
    <w:rsid w:val="001E1897"/>
    <w:rsid w:val="001E28CC"/>
    <w:rsid w:val="001E627C"/>
    <w:rsid w:val="001F10EF"/>
    <w:rsid w:val="001F1409"/>
    <w:rsid w:val="001F2121"/>
    <w:rsid w:val="001F53F4"/>
    <w:rsid w:val="001F54C7"/>
    <w:rsid w:val="001F6985"/>
    <w:rsid w:val="001F6DE6"/>
    <w:rsid w:val="001F7EBB"/>
    <w:rsid w:val="00202273"/>
    <w:rsid w:val="0020497A"/>
    <w:rsid w:val="00204E50"/>
    <w:rsid w:val="0020567E"/>
    <w:rsid w:val="00214065"/>
    <w:rsid w:val="002156B3"/>
    <w:rsid w:val="0021591A"/>
    <w:rsid w:val="002242E8"/>
    <w:rsid w:val="002247A2"/>
    <w:rsid w:val="00224A61"/>
    <w:rsid w:val="00231D61"/>
    <w:rsid w:val="00232800"/>
    <w:rsid w:val="00233352"/>
    <w:rsid w:val="002344A0"/>
    <w:rsid w:val="002350E1"/>
    <w:rsid w:val="0024183B"/>
    <w:rsid w:val="00241A37"/>
    <w:rsid w:val="0024288E"/>
    <w:rsid w:val="00242BD8"/>
    <w:rsid w:val="002443DF"/>
    <w:rsid w:val="00245F8F"/>
    <w:rsid w:val="00251F63"/>
    <w:rsid w:val="00253092"/>
    <w:rsid w:val="0025408B"/>
    <w:rsid w:val="00264501"/>
    <w:rsid w:val="002652F7"/>
    <w:rsid w:val="00271B8A"/>
    <w:rsid w:val="00271D4B"/>
    <w:rsid w:val="00272ABA"/>
    <w:rsid w:val="00275EB7"/>
    <w:rsid w:val="00276C12"/>
    <w:rsid w:val="00280066"/>
    <w:rsid w:val="00286FF9"/>
    <w:rsid w:val="00290271"/>
    <w:rsid w:val="002906A9"/>
    <w:rsid w:val="00292EA7"/>
    <w:rsid w:val="0029397F"/>
    <w:rsid w:val="00296186"/>
    <w:rsid w:val="002A184D"/>
    <w:rsid w:val="002A2834"/>
    <w:rsid w:val="002A5DCF"/>
    <w:rsid w:val="002B5C6B"/>
    <w:rsid w:val="002B67A4"/>
    <w:rsid w:val="002B7349"/>
    <w:rsid w:val="002C371D"/>
    <w:rsid w:val="002C4964"/>
    <w:rsid w:val="002C764B"/>
    <w:rsid w:val="002D198D"/>
    <w:rsid w:val="002D3E41"/>
    <w:rsid w:val="002D650D"/>
    <w:rsid w:val="002D7A30"/>
    <w:rsid w:val="002E2358"/>
    <w:rsid w:val="002E325F"/>
    <w:rsid w:val="002E3495"/>
    <w:rsid w:val="002E4571"/>
    <w:rsid w:val="002E54F3"/>
    <w:rsid w:val="002E7D37"/>
    <w:rsid w:val="002F2ECC"/>
    <w:rsid w:val="002F316F"/>
    <w:rsid w:val="002F4002"/>
    <w:rsid w:val="002F54AD"/>
    <w:rsid w:val="003019A9"/>
    <w:rsid w:val="00303279"/>
    <w:rsid w:val="00304039"/>
    <w:rsid w:val="00304DD1"/>
    <w:rsid w:val="0032389D"/>
    <w:rsid w:val="00325AA3"/>
    <w:rsid w:val="003276D3"/>
    <w:rsid w:val="003303C4"/>
    <w:rsid w:val="003316CD"/>
    <w:rsid w:val="00332142"/>
    <w:rsid w:val="003333CC"/>
    <w:rsid w:val="00341E9D"/>
    <w:rsid w:val="003432E8"/>
    <w:rsid w:val="003500BD"/>
    <w:rsid w:val="00351402"/>
    <w:rsid w:val="0035302C"/>
    <w:rsid w:val="00355C83"/>
    <w:rsid w:val="00356B3F"/>
    <w:rsid w:val="00362E81"/>
    <w:rsid w:val="003651B6"/>
    <w:rsid w:val="00366ADA"/>
    <w:rsid w:val="00366CDC"/>
    <w:rsid w:val="00370606"/>
    <w:rsid w:val="00371901"/>
    <w:rsid w:val="0037346B"/>
    <w:rsid w:val="0038166C"/>
    <w:rsid w:val="00382320"/>
    <w:rsid w:val="00387B89"/>
    <w:rsid w:val="00394896"/>
    <w:rsid w:val="0039492A"/>
    <w:rsid w:val="00397C27"/>
    <w:rsid w:val="00397D2A"/>
    <w:rsid w:val="003A03F3"/>
    <w:rsid w:val="003A52B3"/>
    <w:rsid w:val="003A52F9"/>
    <w:rsid w:val="003A661B"/>
    <w:rsid w:val="003B007A"/>
    <w:rsid w:val="003B1215"/>
    <w:rsid w:val="003B1569"/>
    <w:rsid w:val="003B18A8"/>
    <w:rsid w:val="003B41C5"/>
    <w:rsid w:val="003B4CF3"/>
    <w:rsid w:val="003B5FB5"/>
    <w:rsid w:val="003B6609"/>
    <w:rsid w:val="003B7DAA"/>
    <w:rsid w:val="003C1006"/>
    <w:rsid w:val="003C3EDD"/>
    <w:rsid w:val="003D340B"/>
    <w:rsid w:val="003D492F"/>
    <w:rsid w:val="003E0725"/>
    <w:rsid w:val="003E2A34"/>
    <w:rsid w:val="003E666B"/>
    <w:rsid w:val="003E7167"/>
    <w:rsid w:val="003F0D04"/>
    <w:rsid w:val="003F1565"/>
    <w:rsid w:val="003F328A"/>
    <w:rsid w:val="003F45A6"/>
    <w:rsid w:val="003F586C"/>
    <w:rsid w:val="003F59F1"/>
    <w:rsid w:val="003F7CF1"/>
    <w:rsid w:val="004011F1"/>
    <w:rsid w:val="00403910"/>
    <w:rsid w:val="00403E44"/>
    <w:rsid w:val="0040520D"/>
    <w:rsid w:val="00405716"/>
    <w:rsid w:val="00410BBB"/>
    <w:rsid w:val="00413C2D"/>
    <w:rsid w:val="00414394"/>
    <w:rsid w:val="00415047"/>
    <w:rsid w:val="004166B9"/>
    <w:rsid w:val="00416D43"/>
    <w:rsid w:val="00417A88"/>
    <w:rsid w:val="004205AA"/>
    <w:rsid w:val="0042089F"/>
    <w:rsid w:val="00420E38"/>
    <w:rsid w:val="00421C91"/>
    <w:rsid w:val="00423168"/>
    <w:rsid w:val="004240B5"/>
    <w:rsid w:val="00426390"/>
    <w:rsid w:val="00427F42"/>
    <w:rsid w:val="00431A48"/>
    <w:rsid w:val="00434CED"/>
    <w:rsid w:val="004372AB"/>
    <w:rsid w:val="00442D51"/>
    <w:rsid w:val="00443688"/>
    <w:rsid w:val="00443780"/>
    <w:rsid w:val="00444041"/>
    <w:rsid w:val="004450D8"/>
    <w:rsid w:val="004456FF"/>
    <w:rsid w:val="00445B89"/>
    <w:rsid w:val="0044695E"/>
    <w:rsid w:val="00454C6E"/>
    <w:rsid w:val="0045549D"/>
    <w:rsid w:val="004559F6"/>
    <w:rsid w:val="004566CA"/>
    <w:rsid w:val="00466B8E"/>
    <w:rsid w:val="00467BE2"/>
    <w:rsid w:val="00470CFA"/>
    <w:rsid w:val="00471B07"/>
    <w:rsid w:val="00472F86"/>
    <w:rsid w:val="00476F2A"/>
    <w:rsid w:val="0048369A"/>
    <w:rsid w:val="004864F5"/>
    <w:rsid w:val="004945C5"/>
    <w:rsid w:val="00495339"/>
    <w:rsid w:val="00495C97"/>
    <w:rsid w:val="0049741C"/>
    <w:rsid w:val="004A393E"/>
    <w:rsid w:val="004A50C4"/>
    <w:rsid w:val="004B058D"/>
    <w:rsid w:val="004B7D75"/>
    <w:rsid w:val="004C06EE"/>
    <w:rsid w:val="004C2F39"/>
    <w:rsid w:val="004C5619"/>
    <w:rsid w:val="004C6503"/>
    <w:rsid w:val="004C6EFF"/>
    <w:rsid w:val="004D0158"/>
    <w:rsid w:val="004D292D"/>
    <w:rsid w:val="004D3013"/>
    <w:rsid w:val="004D3EEE"/>
    <w:rsid w:val="004D547E"/>
    <w:rsid w:val="004D5541"/>
    <w:rsid w:val="004E5CC9"/>
    <w:rsid w:val="004F18FA"/>
    <w:rsid w:val="004F1CCD"/>
    <w:rsid w:val="004F2BE7"/>
    <w:rsid w:val="004F3363"/>
    <w:rsid w:val="004F3B74"/>
    <w:rsid w:val="004F42E7"/>
    <w:rsid w:val="004F4B35"/>
    <w:rsid w:val="00502A8D"/>
    <w:rsid w:val="00502D0D"/>
    <w:rsid w:val="005108CD"/>
    <w:rsid w:val="00511261"/>
    <w:rsid w:val="00512BDB"/>
    <w:rsid w:val="00521AAA"/>
    <w:rsid w:val="00521D39"/>
    <w:rsid w:val="00525E48"/>
    <w:rsid w:val="005268C9"/>
    <w:rsid w:val="0053029B"/>
    <w:rsid w:val="00530DDF"/>
    <w:rsid w:val="00530EF2"/>
    <w:rsid w:val="0053122B"/>
    <w:rsid w:val="00533BBE"/>
    <w:rsid w:val="00534715"/>
    <w:rsid w:val="0053582C"/>
    <w:rsid w:val="00535CD5"/>
    <w:rsid w:val="00535F45"/>
    <w:rsid w:val="00537E29"/>
    <w:rsid w:val="00540B5B"/>
    <w:rsid w:val="005434BD"/>
    <w:rsid w:val="0054350D"/>
    <w:rsid w:val="00544CD6"/>
    <w:rsid w:val="00553B5C"/>
    <w:rsid w:val="00555046"/>
    <w:rsid w:val="00560617"/>
    <w:rsid w:val="005617BE"/>
    <w:rsid w:val="00563807"/>
    <w:rsid w:val="005644A8"/>
    <w:rsid w:val="00565500"/>
    <w:rsid w:val="0057019F"/>
    <w:rsid w:val="00570B6A"/>
    <w:rsid w:val="00577D6C"/>
    <w:rsid w:val="0058079C"/>
    <w:rsid w:val="0058702E"/>
    <w:rsid w:val="00587B1E"/>
    <w:rsid w:val="00590B2B"/>
    <w:rsid w:val="00591157"/>
    <w:rsid w:val="00591457"/>
    <w:rsid w:val="005917A9"/>
    <w:rsid w:val="00592F02"/>
    <w:rsid w:val="00597C30"/>
    <w:rsid w:val="005A2C0E"/>
    <w:rsid w:val="005A31CB"/>
    <w:rsid w:val="005A3C98"/>
    <w:rsid w:val="005A4BCC"/>
    <w:rsid w:val="005A5667"/>
    <w:rsid w:val="005A615B"/>
    <w:rsid w:val="005B195B"/>
    <w:rsid w:val="005B1C46"/>
    <w:rsid w:val="005B3783"/>
    <w:rsid w:val="005C0664"/>
    <w:rsid w:val="005C148E"/>
    <w:rsid w:val="005C165F"/>
    <w:rsid w:val="005C362B"/>
    <w:rsid w:val="005C46D2"/>
    <w:rsid w:val="005C4AE9"/>
    <w:rsid w:val="005C4B1A"/>
    <w:rsid w:val="005C5326"/>
    <w:rsid w:val="005C6E17"/>
    <w:rsid w:val="005C764E"/>
    <w:rsid w:val="005C79DB"/>
    <w:rsid w:val="005D03E4"/>
    <w:rsid w:val="005D5A1E"/>
    <w:rsid w:val="005D6A2A"/>
    <w:rsid w:val="005E22EC"/>
    <w:rsid w:val="005E32C7"/>
    <w:rsid w:val="005E34E5"/>
    <w:rsid w:val="005F28F3"/>
    <w:rsid w:val="005F6FA7"/>
    <w:rsid w:val="005F7C1E"/>
    <w:rsid w:val="00600365"/>
    <w:rsid w:val="006004AB"/>
    <w:rsid w:val="00600633"/>
    <w:rsid w:val="00602570"/>
    <w:rsid w:val="0060586E"/>
    <w:rsid w:val="0060593A"/>
    <w:rsid w:val="006065AA"/>
    <w:rsid w:val="0061036A"/>
    <w:rsid w:val="00610F72"/>
    <w:rsid w:val="00611AFC"/>
    <w:rsid w:val="00614598"/>
    <w:rsid w:val="00616807"/>
    <w:rsid w:val="00617DBC"/>
    <w:rsid w:val="00617F05"/>
    <w:rsid w:val="00622008"/>
    <w:rsid w:val="006232DC"/>
    <w:rsid w:val="0062351A"/>
    <w:rsid w:val="00624468"/>
    <w:rsid w:val="00624966"/>
    <w:rsid w:val="006262DD"/>
    <w:rsid w:val="00626E3E"/>
    <w:rsid w:val="00627977"/>
    <w:rsid w:val="00632D92"/>
    <w:rsid w:val="00635101"/>
    <w:rsid w:val="006356DC"/>
    <w:rsid w:val="00635E7C"/>
    <w:rsid w:val="006414C5"/>
    <w:rsid w:val="00641A92"/>
    <w:rsid w:val="00647F69"/>
    <w:rsid w:val="00650B80"/>
    <w:rsid w:val="00650E0C"/>
    <w:rsid w:val="0065473A"/>
    <w:rsid w:val="00660234"/>
    <w:rsid w:val="00662CCC"/>
    <w:rsid w:val="00663A0D"/>
    <w:rsid w:val="0066716D"/>
    <w:rsid w:val="00672ACA"/>
    <w:rsid w:val="00672F43"/>
    <w:rsid w:val="006732C6"/>
    <w:rsid w:val="0067513B"/>
    <w:rsid w:val="0067551D"/>
    <w:rsid w:val="00676230"/>
    <w:rsid w:val="00677464"/>
    <w:rsid w:val="006802D7"/>
    <w:rsid w:val="00680AE9"/>
    <w:rsid w:val="0068254F"/>
    <w:rsid w:val="006A15CC"/>
    <w:rsid w:val="006A2B62"/>
    <w:rsid w:val="006A4180"/>
    <w:rsid w:val="006A4CB5"/>
    <w:rsid w:val="006B20C2"/>
    <w:rsid w:val="006B3A3F"/>
    <w:rsid w:val="006B49E1"/>
    <w:rsid w:val="006B4F88"/>
    <w:rsid w:val="006B629C"/>
    <w:rsid w:val="006B66CD"/>
    <w:rsid w:val="006B7FEA"/>
    <w:rsid w:val="006C1C6F"/>
    <w:rsid w:val="006C2940"/>
    <w:rsid w:val="006C3CAD"/>
    <w:rsid w:val="006C65EC"/>
    <w:rsid w:val="006D4FEE"/>
    <w:rsid w:val="006E0683"/>
    <w:rsid w:val="006E3310"/>
    <w:rsid w:val="006E469A"/>
    <w:rsid w:val="006E5A00"/>
    <w:rsid w:val="006E5CA2"/>
    <w:rsid w:val="006F3DC3"/>
    <w:rsid w:val="006F52D7"/>
    <w:rsid w:val="006F5A53"/>
    <w:rsid w:val="006F6CB9"/>
    <w:rsid w:val="0070689A"/>
    <w:rsid w:val="00706B15"/>
    <w:rsid w:val="007101C8"/>
    <w:rsid w:val="00721E0D"/>
    <w:rsid w:val="007229EB"/>
    <w:rsid w:val="007274D0"/>
    <w:rsid w:val="00727CA5"/>
    <w:rsid w:val="00731E85"/>
    <w:rsid w:val="007330E3"/>
    <w:rsid w:val="007358E4"/>
    <w:rsid w:val="007369B9"/>
    <w:rsid w:val="0074021B"/>
    <w:rsid w:val="00742E37"/>
    <w:rsid w:val="0075390E"/>
    <w:rsid w:val="00754E39"/>
    <w:rsid w:val="00755CC9"/>
    <w:rsid w:val="00755E43"/>
    <w:rsid w:val="00757236"/>
    <w:rsid w:val="00760B5F"/>
    <w:rsid w:val="00766325"/>
    <w:rsid w:val="00766793"/>
    <w:rsid w:val="00766C78"/>
    <w:rsid w:val="007737A2"/>
    <w:rsid w:val="00774BA1"/>
    <w:rsid w:val="00774F24"/>
    <w:rsid w:val="00775594"/>
    <w:rsid w:val="0077604E"/>
    <w:rsid w:val="007830FD"/>
    <w:rsid w:val="00785F8D"/>
    <w:rsid w:val="007966B6"/>
    <w:rsid w:val="007A4D3D"/>
    <w:rsid w:val="007B1CCC"/>
    <w:rsid w:val="007B6D19"/>
    <w:rsid w:val="007B7035"/>
    <w:rsid w:val="007C0E8D"/>
    <w:rsid w:val="007C10EE"/>
    <w:rsid w:val="007C746A"/>
    <w:rsid w:val="007C7D96"/>
    <w:rsid w:val="007D0761"/>
    <w:rsid w:val="007D46EE"/>
    <w:rsid w:val="007D6956"/>
    <w:rsid w:val="007E0493"/>
    <w:rsid w:val="007E142A"/>
    <w:rsid w:val="007E2969"/>
    <w:rsid w:val="007E4AEC"/>
    <w:rsid w:val="007F18D5"/>
    <w:rsid w:val="007F1EEB"/>
    <w:rsid w:val="007F2170"/>
    <w:rsid w:val="007F6A6E"/>
    <w:rsid w:val="0080267A"/>
    <w:rsid w:val="008054BB"/>
    <w:rsid w:val="00812FF5"/>
    <w:rsid w:val="0081514B"/>
    <w:rsid w:val="00816928"/>
    <w:rsid w:val="008169D3"/>
    <w:rsid w:val="0082320E"/>
    <w:rsid w:val="00823E31"/>
    <w:rsid w:val="00827A25"/>
    <w:rsid w:val="00827A31"/>
    <w:rsid w:val="00832CC1"/>
    <w:rsid w:val="00833786"/>
    <w:rsid w:val="00833DCB"/>
    <w:rsid w:val="008345AC"/>
    <w:rsid w:val="00835DC4"/>
    <w:rsid w:val="00840AA5"/>
    <w:rsid w:val="0084378A"/>
    <w:rsid w:val="00843F62"/>
    <w:rsid w:val="00844CD8"/>
    <w:rsid w:val="008456BF"/>
    <w:rsid w:val="008461DB"/>
    <w:rsid w:val="00850AD5"/>
    <w:rsid w:val="008518A2"/>
    <w:rsid w:val="0085319E"/>
    <w:rsid w:val="008555DE"/>
    <w:rsid w:val="00857E70"/>
    <w:rsid w:val="008621B8"/>
    <w:rsid w:val="00864F7A"/>
    <w:rsid w:val="008658F3"/>
    <w:rsid w:val="00867855"/>
    <w:rsid w:val="00873909"/>
    <w:rsid w:val="00881FAB"/>
    <w:rsid w:val="00883AC5"/>
    <w:rsid w:val="00883EF4"/>
    <w:rsid w:val="00886BFF"/>
    <w:rsid w:val="00890795"/>
    <w:rsid w:val="00892C7E"/>
    <w:rsid w:val="008A06AB"/>
    <w:rsid w:val="008A1767"/>
    <w:rsid w:val="008A4F19"/>
    <w:rsid w:val="008B010A"/>
    <w:rsid w:val="008B0B3F"/>
    <w:rsid w:val="008B3E55"/>
    <w:rsid w:val="008B4508"/>
    <w:rsid w:val="008D0E6E"/>
    <w:rsid w:val="008F1F5A"/>
    <w:rsid w:val="008F5E60"/>
    <w:rsid w:val="008F60EB"/>
    <w:rsid w:val="0090349D"/>
    <w:rsid w:val="00904A49"/>
    <w:rsid w:val="00906267"/>
    <w:rsid w:val="00907A34"/>
    <w:rsid w:val="009106DA"/>
    <w:rsid w:val="00913CD0"/>
    <w:rsid w:val="00915CEE"/>
    <w:rsid w:val="00921403"/>
    <w:rsid w:val="0092160A"/>
    <w:rsid w:val="009239AC"/>
    <w:rsid w:val="009265BE"/>
    <w:rsid w:val="00930DF9"/>
    <w:rsid w:val="009333AA"/>
    <w:rsid w:val="00934380"/>
    <w:rsid w:val="00935996"/>
    <w:rsid w:val="00937044"/>
    <w:rsid w:val="0093764B"/>
    <w:rsid w:val="00941308"/>
    <w:rsid w:val="00945EFE"/>
    <w:rsid w:val="0094725B"/>
    <w:rsid w:val="00952C62"/>
    <w:rsid w:val="00954C38"/>
    <w:rsid w:val="00957FDA"/>
    <w:rsid w:val="0096035E"/>
    <w:rsid w:val="00961251"/>
    <w:rsid w:val="00961C66"/>
    <w:rsid w:val="00962CA4"/>
    <w:rsid w:val="0096630E"/>
    <w:rsid w:val="0096635F"/>
    <w:rsid w:val="009732B6"/>
    <w:rsid w:val="00977CAD"/>
    <w:rsid w:val="00977E8C"/>
    <w:rsid w:val="0098035D"/>
    <w:rsid w:val="009833AC"/>
    <w:rsid w:val="009858FC"/>
    <w:rsid w:val="00986F4F"/>
    <w:rsid w:val="00995610"/>
    <w:rsid w:val="00996373"/>
    <w:rsid w:val="00997E1F"/>
    <w:rsid w:val="009A4FF1"/>
    <w:rsid w:val="009A5223"/>
    <w:rsid w:val="009A5A02"/>
    <w:rsid w:val="009A62E3"/>
    <w:rsid w:val="009A6B6B"/>
    <w:rsid w:val="009B14F5"/>
    <w:rsid w:val="009B1EEF"/>
    <w:rsid w:val="009B7E1C"/>
    <w:rsid w:val="009C624C"/>
    <w:rsid w:val="009C6315"/>
    <w:rsid w:val="009D0E21"/>
    <w:rsid w:val="009D4AEC"/>
    <w:rsid w:val="009E10EC"/>
    <w:rsid w:val="009E20FE"/>
    <w:rsid w:val="009E2471"/>
    <w:rsid w:val="009E3555"/>
    <w:rsid w:val="009E458D"/>
    <w:rsid w:val="009E6E05"/>
    <w:rsid w:val="009F1E0E"/>
    <w:rsid w:val="009F3050"/>
    <w:rsid w:val="009F4A6C"/>
    <w:rsid w:val="009F5784"/>
    <w:rsid w:val="009F7BAA"/>
    <w:rsid w:val="00A01DDF"/>
    <w:rsid w:val="00A03686"/>
    <w:rsid w:val="00A0454F"/>
    <w:rsid w:val="00A04A6F"/>
    <w:rsid w:val="00A062D5"/>
    <w:rsid w:val="00A06E23"/>
    <w:rsid w:val="00A06FB3"/>
    <w:rsid w:val="00A11A94"/>
    <w:rsid w:val="00A11BA5"/>
    <w:rsid w:val="00A14E73"/>
    <w:rsid w:val="00A2049D"/>
    <w:rsid w:val="00A20D26"/>
    <w:rsid w:val="00A26388"/>
    <w:rsid w:val="00A30ECD"/>
    <w:rsid w:val="00A315F0"/>
    <w:rsid w:val="00A316AC"/>
    <w:rsid w:val="00A31958"/>
    <w:rsid w:val="00A37DEA"/>
    <w:rsid w:val="00A40501"/>
    <w:rsid w:val="00A43ECA"/>
    <w:rsid w:val="00A4428D"/>
    <w:rsid w:val="00A479D6"/>
    <w:rsid w:val="00A51799"/>
    <w:rsid w:val="00A53444"/>
    <w:rsid w:val="00A542E6"/>
    <w:rsid w:val="00A579DD"/>
    <w:rsid w:val="00A61525"/>
    <w:rsid w:val="00A61935"/>
    <w:rsid w:val="00A61C65"/>
    <w:rsid w:val="00A70CF7"/>
    <w:rsid w:val="00A72DD9"/>
    <w:rsid w:val="00A749E4"/>
    <w:rsid w:val="00A77240"/>
    <w:rsid w:val="00A80527"/>
    <w:rsid w:val="00A84ABF"/>
    <w:rsid w:val="00A91517"/>
    <w:rsid w:val="00A94867"/>
    <w:rsid w:val="00A94B97"/>
    <w:rsid w:val="00A978E5"/>
    <w:rsid w:val="00A97DD3"/>
    <w:rsid w:val="00AA00AF"/>
    <w:rsid w:val="00AA018C"/>
    <w:rsid w:val="00AA25B3"/>
    <w:rsid w:val="00AB0294"/>
    <w:rsid w:val="00AB20E8"/>
    <w:rsid w:val="00AB575C"/>
    <w:rsid w:val="00AB7AE7"/>
    <w:rsid w:val="00AC0847"/>
    <w:rsid w:val="00AC0EF8"/>
    <w:rsid w:val="00AC1F1A"/>
    <w:rsid w:val="00AC1FC2"/>
    <w:rsid w:val="00AC4705"/>
    <w:rsid w:val="00AC4C2F"/>
    <w:rsid w:val="00AD250F"/>
    <w:rsid w:val="00AD4822"/>
    <w:rsid w:val="00AD79BE"/>
    <w:rsid w:val="00AE2A23"/>
    <w:rsid w:val="00AE3C79"/>
    <w:rsid w:val="00AE3D27"/>
    <w:rsid w:val="00AE5749"/>
    <w:rsid w:val="00AE5A82"/>
    <w:rsid w:val="00AE5CD1"/>
    <w:rsid w:val="00AE6FD9"/>
    <w:rsid w:val="00AE7E8B"/>
    <w:rsid w:val="00AF1D6F"/>
    <w:rsid w:val="00AF1DE4"/>
    <w:rsid w:val="00AF4C5D"/>
    <w:rsid w:val="00AF6C9E"/>
    <w:rsid w:val="00B008B7"/>
    <w:rsid w:val="00B02D52"/>
    <w:rsid w:val="00B03570"/>
    <w:rsid w:val="00B0516C"/>
    <w:rsid w:val="00B07936"/>
    <w:rsid w:val="00B1377B"/>
    <w:rsid w:val="00B15275"/>
    <w:rsid w:val="00B167E2"/>
    <w:rsid w:val="00B1688C"/>
    <w:rsid w:val="00B212C2"/>
    <w:rsid w:val="00B22BDB"/>
    <w:rsid w:val="00B23D41"/>
    <w:rsid w:val="00B318B3"/>
    <w:rsid w:val="00B3500E"/>
    <w:rsid w:val="00B35436"/>
    <w:rsid w:val="00B360E0"/>
    <w:rsid w:val="00B400D8"/>
    <w:rsid w:val="00B46B51"/>
    <w:rsid w:val="00B47B34"/>
    <w:rsid w:val="00B5147B"/>
    <w:rsid w:val="00B5158F"/>
    <w:rsid w:val="00B61B93"/>
    <w:rsid w:val="00B623AA"/>
    <w:rsid w:val="00B62F62"/>
    <w:rsid w:val="00B6367C"/>
    <w:rsid w:val="00B64C2F"/>
    <w:rsid w:val="00B6619F"/>
    <w:rsid w:val="00B66D50"/>
    <w:rsid w:val="00B67370"/>
    <w:rsid w:val="00B71E7D"/>
    <w:rsid w:val="00B74000"/>
    <w:rsid w:val="00B74C45"/>
    <w:rsid w:val="00B8137F"/>
    <w:rsid w:val="00B96991"/>
    <w:rsid w:val="00B96BBF"/>
    <w:rsid w:val="00B96C1E"/>
    <w:rsid w:val="00BA0977"/>
    <w:rsid w:val="00BA326A"/>
    <w:rsid w:val="00BB0200"/>
    <w:rsid w:val="00BB45EA"/>
    <w:rsid w:val="00BB5F56"/>
    <w:rsid w:val="00BB670A"/>
    <w:rsid w:val="00BB7973"/>
    <w:rsid w:val="00BC00CD"/>
    <w:rsid w:val="00BC1593"/>
    <w:rsid w:val="00BC40CB"/>
    <w:rsid w:val="00BC4BCB"/>
    <w:rsid w:val="00BC5C85"/>
    <w:rsid w:val="00BC607F"/>
    <w:rsid w:val="00BC624F"/>
    <w:rsid w:val="00BC7BB1"/>
    <w:rsid w:val="00BD1F4D"/>
    <w:rsid w:val="00BD2EDD"/>
    <w:rsid w:val="00BD5CA2"/>
    <w:rsid w:val="00BD63E3"/>
    <w:rsid w:val="00BD7481"/>
    <w:rsid w:val="00BE0270"/>
    <w:rsid w:val="00BE5FA8"/>
    <w:rsid w:val="00BF1495"/>
    <w:rsid w:val="00BF22BC"/>
    <w:rsid w:val="00BF2316"/>
    <w:rsid w:val="00BF30D1"/>
    <w:rsid w:val="00BF43B9"/>
    <w:rsid w:val="00BF7626"/>
    <w:rsid w:val="00C037B5"/>
    <w:rsid w:val="00C04C4B"/>
    <w:rsid w:val="00C05E86"/>
    <w:rsid w:val="00C1117E"/>
    <w:rsid w:val="00C1232F"/>
    <w:rsid w:val="00C13E2C"/>
    <w:rsid w:val="00C16166"/>
    <w:rsid w:val="00C21D93"/>
    <w:rsid w:val="00C230C4"/>
    <w:rsid w:val="00C25506"/>
    <w:rsid w:val="00C25950"/>
    <w:rsid w:val="00C27B4B"/>
    <w:rsid w:val="00C30FB4"/>
    <w:rsid w:val="00C33F3E"/>
    <w:rsid w:val="00C34284"/>
    <w:rsid w:val="00C34CEB"/>
    <w:rsid w:val="00C36D6E"/>
    <w:rsid w:val="00C37BE6"/>
    <w:rsid w:val="00C40F48"/>
    <w:rsid w:val="00C41502"/>
    <w:rsid w:val="00C4446F"/>
    <w:rsid w:val="00C46E32"/>
    <w:rsid w:val="00C54671"/>
    <w:rsid w:val="00C54BAC"/>
    <w:rsid w:val="00C54E89"/>
    <w:rsid w:val="00C55121"/>
    <w:rsid w:val="00C6309F"/>
    <w:rsid w:val="00C65621"/>
    <w:rsid w:val="00C65AB4"/>
    <w:rsid w:val="00C66ED6"/>
    <w:rsid w:val="00C749F4"/>
    <w:rsid w:val="00C77E2D"/>
    <w:rsid w:val="00C81F87"/>
    <w:rsid w:val="00C82791"/>
    <w:rsid w:val="00C86702"/>
    <w:rsid w:val="00C86C17"/>
    <w:rsid w:val="00C91A88"/>
    <w:rsid w:val="00C91E38"/>
    <w:rsid w:val="00C93666"/>
    <w:rsid w:val="00C97F93"/>
    <w:rsid w:val="00CA05D9"/>
    <w:rsid w:val="00CA4FAF"/>
    <w:rsid w:val="00CA72E1"/>
    <w:rsid w:val="00CA7F24"/>
    <w:rsid w:val="00CB1859"/>
    <w:rsid w:val="00CB1CC6"/>
    <w:rsid w:val="00CB511E"/>
    <w:rsid w:val="00CB7B6E"/>
    <w:rsid w:val="00CC2A49"/>
    <w:rsid w:val="00CC3BC4"/>
    <w:rsid w:val="00CC60DC"/>
    <w:rsid w:val="00CC68FA"/>
    <w:rsid w:val="00CC6BEF"/>
    <w:rsid w:val="00CD2C83"/>
    <w:rsid w:val="00CD5063"/>
    <w:rsid w:val="00CD76FC"/>
    <w:rsid w:val="00CE1C46"/>
    <w:rsid w:val="00CE262E"/>
    <w:rsid w:val="00CE6745"/>
    <w:rsid w:val="00CE7C8D"/>
    <w:rsid w:val="00CF16B9"/>
    <w:rsid w:val="00CF427C"/>
    <w:rsid w:val="00CF4466"/>
    <w:rsid w:val="00CF5642"/>
    <w:rsid w:val="00CF5B08"/>
    <w:rsid w:val="00CF5DA7"/>
    <w:rsid w:val="00D02232"/>
    <w:rsid w:val="00D02A8F"/>
    <w:rsid w:val="00D02FF9"/>
    <w:rsid w:val="00D040F3"/>
    <w:rsid w:val="00D05400"/>
    <w:rsid w:val="00D1434F"/>
    <w:rsid w:val="00D21193"/>
    <w:rsid w:val="00D212A3"/>
    <w:rsid w:val="00D21D4D"/>
    <w:rsid w:val="00D245C8"/>
    <w:rsid w:val="00D24FB9"/>
    <w:rsid w:val="00D273F1"/>
    <w:rsid w:val="00D27B41"/>
    <w:rsid w:val="00D3044B"/>
    <w:rsid w:val="00D31809"/>
    <w:rsid w:val="00D33006"/>
    <w:rsid w:val="00D33C02"/>
    <w:rsid w:val="00D41022"/>
    <w:rsid w:val="00D41034"/>
    <w:rsid w:val="00D415AC"/>
    <w:rsid w:val="00D41A39"/>
    <w:rsid w:val="00D42EEB"/>
    <w:rsid w:val="00D4327D"/>
    <w:rsid w:val="00D5125F"/>
    <w:rsid w:val="00D54761"/>
    <w:rsid w:val="00D6040A"/>
    <w:rsid w:val="00D60728"/>
    <w:rsid w:val="00D61857"/>
    <w:rsid w:val="00D6708C"/>
    <w:rsid w:val="00D70B7C"/>
    <w:rsid w:val="00D70F96"/>
    <w:rsid w:val="00D71DD2"/>
    <w:rsid w:val="00D72580"/>
    <w:rsid w:val="00D72B53"/>
    <w:rsid w:val="00D74348"/>
    <w:rsid w:val="00D77CB6"/>
    <w:rsid w:val="00D8205A"/>
    <w:rsid w:val="00D82C1E"/>
    <w:rsid w:val="00D8439C"/>
    <w:rsid w:val="00D85263"/>
    <w:rsid w:val="00D9019D"/>
    <w:rsid w:val="00D90894"/>
    <w:rsid w:val="00D91097"/>
    <w:rsid w:val="00D928FC"/>
    <w:rsid w:val="00D92F56"/>
    <w:rsid w:val="00D96010"/>
    <w:rsid w:val="00D960AF"/>
    <w:rsid w:val="00D965E0"/>
    <w:rsid w:val="00D97DF3"/>
    <w:rsid w:val="00DA3F1F"/>
    <w:rsid w:val="00DA4534"/>
    <w:rsid w:val="00DB385F"/>
    <w:rsid w:val="00DC096B"/>
    <w:rsid w:val="00DC09FF"/>
    <w:rsid w:val="00DC0C53"/>
    <w:rsid w:val="00DC1988"/>
    <w:rsid w:val="00DC7780"/>
    <w:rsid w:val="00DD2252"/>
    <w:rsid w:val="00DD2A0C"/>
    <w:rsid w:val="00DD494C"/>
    <w:rsid w:val="00DE1FAD"/>
    <w:rsid w:val="00DE2E40"/>
    <w:rsid w:val="00DE357A"/>
    <w:rsid w:val="00DE4E1E"/>
    <w:rsid w:val="00DE5964"/>
    <w:rsid w:val="00DE71A0"/>
    <w:rsid w:val="00DF0AF2"/>
    <w:rsid w:val="00DF184B"/>
    <w:rsid w:val="00DF4B7C"/>
    <w:rsid w:val="00E03DA3"/>
    <w:rsid w:val="00E0692E"/>
    <w:rsid w:val="00E07724"/>
    <w:rsid w:val="00E127FF"/>
    <w:rsid w:val="00E14271"/>
    <w:rsid w:val="00E15161"/>
    <w:rsid w:val="00E15222"/>
    <w:rsid w:val="00E17F39"/>
    <w:rsid w:val="00E2148F"/>
    <w:rsid w:val="00E21EE7"/>
    <w:rsid w:val="00E24F0B"/>
    <w:rsid w:val="00E41391"/>
    <w:rsid w:val="00E44173"/>
    <w:rsid w:val="00E47827"/>
    <w:rsid w:val="00E55E72"/>
    <w:rsid w:val="00E618FA"/>
    <w:rsid w:val="00E61A91"/>
    <w:rsid w:val="00E66421"/>
    <w:rsid w:val="00E67BBC"/>
    <w:rsid w:val="00E71FA4"/>
    <w:rsid w:val="00E72C78"/>
    <w:rsid w:val="00E75D21"/>
    <w:rsid w:val="00E77800"/>
    <w:rsid w:val="00E8050E"/>
    <w:rsid w:val="00E80AEE"/>
    <w:rsid w:val="00E865A4"/>
    <w:rsid w:val="00E9233C"/>
    <w:rsid w:val="00E9660D"/>
    <w:rsid w:val="00EA2D99"/>
    <w:rsid w:val="00EA745D"/>
    <w:rsid w:val="00EB0523"/>
    <w:rsid w:val="00EB10A7"/>
    <w:rsid w:val="00EB3827"/>
    <w:rsid w:val="00EB3C9F"/>
    <w:rsid w:val="00EB6AF4"/>
    <w:rsid w:val="00EB71DF"/>
    <w:rsid w:val="00EC1AC9"/>
    <w:rsid w:val="00EC3C9E"/>
    <w:rsid w:val="00EE0B90"/>
    <w:rsid w:val="00EE0D86"/>
    <w:rsid w:val="00EE1165"/>
    <w:rsid w:val="00EE1BFC"/>
    <w:rsid w:val="00EE2B92"/>
    <w:rsid w:val="00EE4FE4"/>
    <w:rsid w:val="00EE58A1"/>
    <w:rsid w:val="00EF1ECB"/>
    <w:rsid w:val="00EF2D5C"/>
    <w:rsid w:val="00F001A5"/>
    <w:rsid w:val="00F007F2"/>
    <w:rsid w:val="00F00B0E"/>
    <w:rsid w:val="00F02A56"/>
    <w:rsid w:val="00F031FA"/>
    <w:rsid w:val="00F03626"/>
    <w:rsid w:val="00F05A7F"/>
    <w:rsid w:val="00F06167"/>
    <w:rsid w:val="00F0698E"/>
    <w:rsid w:val="00F07D4B"/>
    <w:rsid w:val="00F10795"/>
    <w:rsid w:val="00F1120D"/>
    <w:rsid w:val="00F15943"/>
    <w:rsid w:val="00F15EE2"/>
    <w:rsid w:val="00F248F2"/>
    <w:rsid w:val="00F24FD8"/>
    <w:rsid w:val="00F30F63"/>
    <w:rsid w:val="00F3629D"/>
    <w:rsid w:val="00F372EA"/>
    <w:rsid w:val="00F4163A"/>
    <w:rsid w:val="00F52F22"/>
    <w:rsid w:val="00F54C9E"/>
    <w:rsid w:val="00F54CEA"/>
    <w:rsid w:val="00F55073"/>
    <w:rsid w:val="00F551DC"/>
    <w:rsid w:val="00F5754A"/>
    <w:rsid w:val="00F6614D"/>
    <w:rsid w:val="00F66942"/>
    <w:rsid w:val="00F670A3"/>
    <w:rsid w:val="00F71E66"/>
    <w:rsid w:val="00F7336E"/>
    <w:rsid w:val="00F77B3B"/>
    <w:rsid w:val="00F77DC7"/>
    <w:rsid w:val="00F83EC0"/>
    <w:rsid w:val="00F87424"/>
    <w:rsid w:val="00F93719"/>
    <w:rsid w:val="00F953C5"/>
    <w:rsid w:val="00F96746"/>
    <w:rsid w:val="00FA45B2"/>
    <w:rsid w:val="00FA6BB4"/>
    <w:rsid w:val="00FA732E"/>
    <w:rsid w:val="00FA772E"/>
    <w:rsid w:val="00FB0BEF"/>
    <w:rsid w:val="00FB26C1"/>
    <w:rsid w:val="00FB2D06"/>
    <w:rsid w:val="00FB3156"/>
    <w:rsid w:val="00FB536E"/>
    <w:rsid w:val="00FB7791"/>
    <w:rsid w:val="00FB7AD4"/>
    <w:rsid w:val="00FB7C16"/>
    <w:rsid w:val="00FC1AE6"/>
    <w:rsid w:val="00FC245A"/>
    <w:rsid w:val="00FC46D1"/>
    <w:rsid w:val="00FC63F0"/>
    <w:rsid w:val="00FD5796"/>
    <w:rsid w:val="00FD5C4E"/>
    <w:rsid w:val="00FD7450"/>
    <w:rsid w:val="00FD762F"/>
    <w:rsid w:val="00FD7B66"/>
    <w:rsid w:val="00FE251B"/>
    <w:rsid w:val="00FE3FFB"/>
    <w:rsid w:val="00FE5667"/>
    <w:rsid w:val="00FE6C45"/>
    <w:rsid w:val="00FF0CA8"/>
    <w:rsid w:val="00FF0D30"/>
    <w:rsid w:val="00FF0ED9"/>
    <w:rsid w:val="00FF1066"/>
    <w:rsid w:val="00FF5805"/>
    <w:rsid w:val="00FF5878"/>
    <w:rsid w:val="00FF63C5"/>
    <w:rsid w:val="00FF6D57"/>
    <w:rsid w:val="00FF73C3"/>
    <w:rsid w:val="0B9359C1"/>
    <w:rsid w:val="353C0609"/>
    <w:rsid w:val="439E28EA"/>
    <w:rsid w:val="4919A119"/>
    <w:rsid w:val="71F9DA4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D6B51C"/>
  <w15:chartTrackingRefBased/>
  <w15:docId w15:val="{8606BD78-3C44-45A7-B85E-FE33F24A84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Noto Serif CJK SC"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08CD"/>
    <w:pPr>
      <w:widowControl w:val="0"/>
      <w:spacing w:after="120" w:line="240" w:lineRule="auto"/>
    </w:pPr>
    <w:rPr>
      <w:rFonts w:ascii="Liberation Serif" w:hAnsi="Liberation Serif" w:cs="Lohit Devanagari"/>
      <w:sz w:val="24"/>
      <w:szCs w:val="24"/>
      <w:lang w:eastAsia="zh-CN" w:bidi="hi-IN"/>
    </w:rPr>
  </w:style>
  <w:style w:type="paragraph" w:styleId="Heading1">
    <w:name w:val="heading 1"/>
    <w:basedOn w:val="Normal"/>
    <w:next w:val="Normal"/>
    <w:link w:val="Heading1Char"/>
    <w:uiPriority w:val="9"/>
    <w:qFormat/>
    <w:rsid w:val="00616807"/>
    <w:pPr>
      <w:keepNext/>
      <w:keepLines/>
      <w:spacing w:before="240" w:after="0"/>
      <w:outlineLvl w:val="0"/>
    </w:pPr>
    <w:rPr>
      <w:rFonts w:asciiTheme="majorHAnsi" w:eastAsiaTheme="majorEastAsia" w:hAnsiTheme="majorHAnsi" w:cs="Mangal"/>
      <w:color w:val="2F5496" w:themeColor="accent1" w:themeShade="BF"/>
      <w:sz w:val="32"/>
      <w:szCs w:val="29"/>
    </w:rPr>
  </w:style>
  <w:style w:type="paragraph" w:styleId="Heading2">
    <w:name w:val="heading 2"/>
    <w:basedOn w:val="Normal"/>
    <w:next w:val="Normal"/>
    <w:link w:val="Heading2Char"/>
    <w:uiPriority w:val="9"/>
    <w:unhideWhenUsed/>
    <w:qFormat/>
    <w:rsid w:val="00616807"/>
    <w:pPr>
      <w:keepNext/>
      <w:keepLines/>
      <w:spacing w:before="40" w:after="0"/>
      <w:outlineLvl w:val="1"/>
    </w:pPr>
    <w:rPr>
      <w:rFonts w:asciiTheme="majorHAnsi" w:eastAsiaTheme="majorEastAsia" w:hAnsiTheme="majorHAnsi" w:cs="Mangal"/>
      <w:color w:val="2F5496" w:themeColor="accent1" w:themeShade="BF"/>
      <w:sz w:val="26"/>
      <w:szCs w:val="23"/>
    </w:rPr>
  </w:style>
  <w:style w:type="paragraph" w:styleId="Heading3">
    <w:name w:val="heading 3"/>
    <w:basedOn w:val="Normal"/>
    <w:next w:val="Normal"/>
    <w:link w:val="Heading3Char"/>
    <w:uiPriority w:val="9"/>
    <w:unhideWhenUsed/>
    <w:qFormat/>
    <w:rsid w:val="00DC7780"/>
    <w:pPr>
      <w:keepNext/>
      <w:keepLines/>
      <w:spacing w:before="40" w:after="0"/>
      <w:outlineLvl w:val="2"/>
    </w:pPr>
    <w:rPr>
      <w:rFonts w:asciiTheme="majorHAnsi" w:eastAsiaTheme="majorEastAsia" w:hAnsiTheme="majorHAnsi" w:cs="Mangal"/>
      <w:color w:val="1F3763" w:themeColor="accent1" w:themeShade="7F"/>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16807"/>
    <w:pPr>
      <w:spacing w:after="0"/>
      <w:contextualSpacing/>
    </w:pPr>
    <w:rPr>
      <w:rFonts w:asciiTheme="majorHAnsi" w:eastAsiaTheme="majorEastAsia" w:hAnsiTheme="majorHAnsi" w:cs="Mangal"/>
      <w:spacing w:val="-10"/>
      <w:kern w:val="28"/>
      <w:sz w:val="56"/>
      <w:szCs w:val="50"/>
    </w:rPr>
  </w:style>
  <w:style w:type="character" w:customStyle="1" w:styleId="TitleChar">
    <w:name w:val="Title Char"/>
    <w:basedOn w:val="DefaultParagraphFont"/>
    <w:link w:val="Title"/>
    <w:uiPriority w:val="10"/>
    <w:rsid w:val="00616807"/>
    <w:rPr>
      <w:rFonts w:asciiTheme="majorHAnsi" w:eastAsiaTheme="majorEastAsia" w:hAnsiTheme="majorHAnsi" w:cs="Mangal"/>
      <w:spacing w:val="-10"/>
      <w:kern w:val="28"/>
      <w:sz w:val="56"/>
      <w:szCs w:val="50"/>
      <w:lang w:eastAsia="zh-CN" w:bidi="hi-IN"/>
    </w:rPr>
  </w:style>
  <w:style w:type="character" w:customStyle="1" w:styleId="Heading1Char">
    <w:name w:val="Heading 1 Char"/>
    <w:basedOn w:val="DefaultParagraphFont"/>
    <w:link w:val="Heading1"/>
    <w:uiPriority w:val="9"/>
    <w:rsid w:val="00616807"/>
    <w:rPr>
      <w:rFonts w:asciiTheme="majorHAnsi" w:eastAsiaTheme="majorEastAsia" w:hAnsiTheme="majorHAnsi" w:cs="Mangal"/>
      <w:color w:val="2F5496" w:themeColor="accent1" w:themeShade="BF"/>
      <w:sz w:val="32"/>
      <w:szCs w:val="29"/>
      <w:lang w:eastAsia="zh-CN" w:bidi="hi-IN"/>
    </w:rPr>
  </w:style>
  <w:style w:type="character" w:customStyle="1" w:styleId="Heading2Char">
    <w:name w:val="Heading 2 Char"/>
    <w:basedOn w:val="DefaultParagraphFont"/>
    <w:link w:val="Heading2"/>
    <w:uiPriority w:val="9"/>
    <w:rsid w:val="00616807"/>
    <w:rPr>
      <w:rFonts w:asciiTheme="majorHAnsi" w:eastAsiaTheme="majorEastAsia" w:hAnsiTheme="majorHAnsi" w:cs="Mangal"/>
      <w:color w:val="2F5496" w:themeColor="accent1" w:themeShade="BF"/>
      <w:sz w:val="26"/>
      <w:szCs w:val="23"/>
      <w:lang w:eastAsia="zh-CN" w:bidi="hi-IN"/>
    </w:rPr>
  </w:style>
  <w:style w:type="paragraph" w:customStyle="1" w:styleId="PictureRight">
    <w:name w:val="PictureRight"/>
    <w:basedOn w:val="Normal"/>
    <w:qFormat/>
    <w:rsid w:val="00120019"/>
    <w:rPr>
      <w:noProof/>
    </w:rPr>
  </w:style>
  <w:style w:type="character" w:styleId="Hyperlink">
    <w:name w:val="Hyperlink"/>
    <w:basedOn w:val="DefaultParagraphFont"/>
    <w:uiPriority w:val="99"/>
    <w:unhideWhenUsed/>
    <w:rsid w:val="008B4508"/>
    <w:rPr>
      <w:color w:val="0563C1" w:themeColor="hyperlink"/>
      <w:u w:val="single"/>
    </w:rPr>
  </w:style>
  <w:style w:type="character" w:styleId="UnresolvedMention">
    <w:name w:val="Unresolved Mention"/>
    <w:basedOn w:val="DefaultParagraphFont"/>
    <w:uiPriority w:val="99"/>
    <w:semiHidden/>
    <w:unhideWhenUsed/>
    <w:rsid w:val="008B4508"/>
    <w:rPr>
      <w:color w:val="605E5C"/>
      <w:shd w:val="clear" w:color="auto" w:fill="E1DFDD"/>
    </w:rPr>
  </w:style>
  <w:style w:type="paragraph" w:customStyle="1" w:styleId="Reading">
    <w:name w:val="Reading"/>
    <w:basedOn w:val="Normal"/>
    <w:qFormat/>
    <w:rsid w:val="00F372EA"/>
    <w:pPr>
      <w:framePr w:wrap="around" w:vAnchor="text" w:hAnchor="text" w:y="1"/>
      <w:shd w:val="pct5" w:color="auto" w:fill="E7E6E6" w:themeFill="background2"/>
      <w:ind w:left="113" w:right="57"/>
    </w:pPr>
  </w:style>
  <w:style w:type="paragraph" w:customStyle="1" w:styleId="activity">
    <w:name w:val="activity"/>
    <w:basedOn w:val="Normal"/>
    <w:qFormat/>
    <w:rsid w:val="00F372EA"/>
    <w:pPr>
      <w:shd w:val="pct5" w:color="auto" w:fill="D9E2F3" w:themeFill="accent1" w:themeFillTint="33"/>
    </w:pPr>
  </w:style>
  <w:style w:type="character" w:styleId="CommentReference">
    <w:name w:val="annotation reference"/>
    <w:basedOn w:val="DefaultParagraphFont"/>
    <w:uiPriority w:val="99"/>
    <w:semiHidden/>
    <w:unhideWhenUsed/>
    <w:rsid w:val="001F6985"/>
    <w:rPr>
      <w:sz w:val="16"/>
      <w:szCs w:val="16"/>
    </w:rPr>
  </w:style>
  <w:style w:type="paragraph" w:styleId="CommentText">
    <w:name w:val="annotation text"/>
    <w:basedOn w:val="Normal"/>
    <w:link w:val="CommentTextChar"/>
    <w:uiPriority w:val="99"/>
    <w:semiHidden/>
    <w:unhideWhenUsed/>
    <w:rsid w:val="001F6985"/>
    <w:rPr>
      <w:rFonts w:cs="Mangal"/>
      <w:sz w:val="20"/>
      <w:szCs w:val="18"/>
    </w:rPr>
  </w:style>
  <w:style w:type="character" w:customStyle="1" w:styleId="CommentTextChar">
    <w:name w:val="Comment Text Char"/>
    <w:basedOn w:val="DefaultParagraphFont"/>
    <w:link w:val="CommentText"/>
    <w:uiPriority w:val="99"/>
    <w:semiHidden/>
    <w:rsid w:val="001F6985"/>
    <w:rPr>
      <w:rFonts w:ascii="Liberation Serif" w:hAnsi="Liberation Serif" w:cs="Mangal"/>
      <w:sz w:val="20"/>
      <w:szCs w:val="18"/>
      <w:lang w:eastAsia="zh-CN" w:bidi="hi-IN"/>
    </w:rPr>
  </w:style>
  <w:style w:type="paragraph" w:styleId="CommentSubject">
    <w:name w:val="annotation subject"/>
    <w:basedOn w:val="CommentText"/>
    <w:next w:val="CommentText"/>
    <w:link w:val="CommentSubjectChar"/>
    <w:uiPriority w:val="99"/>
    <w:semiHidden/>
    <w:unhideWhenUsed/>
    <w:rsid w:val="001F6985"/>
    <w:rPr>
      <w:b/>
      <w:bCs/>
    </w:rPr>
  </w:style>
  <w:style w:type="character" w:customStyle="1" w:styleId="CommentSubjectChar">
    <w:name w:val="Comment Subject Char"/>
    <w:basedOn w:val="CommentTextChar"/>
    <w:link w:val="CommentSubject"/>
    <w:uiPriority w:val="99"/>
    <w:semiHidden/>
    <w:rsid w:val="001F6985"/>
    <w:rPr>
      <w:rFonts w:ascii="Liberation Serif" w:hAnsi="Liberation Serif" w:cs="Mangal"/>
      <w:b/>
      <w:bCs/>
      <w:sz w:val="20"/>
      <w:szCs w:val="18"/>
      <w:lang w:eastAsia="zh-CN" w:bidi="hi-IN"/>
    </w:rPr>
  </w:style>
  <w:style w:type="paragraph" w:styleId="BalloonText">
    <w:name w:val="Balloon Text"/>
    <w:basedOn w:val="Normal"/>
    <w:link w:val="BalloonTextChar"/>
    <w:uiPriority w:val="99"/>
    <w:semiHidden/>
    <w:unhideWhenUsed/>
    <w:rsid w:val="001F6985"/>
    <w:pPr>
      <w:spacing w:after="0"/>
    </w:pPr>
    <w:rPr>
      <w:rFonts w:ascii="Segoe UI" w:hAnsi="Segoe UI" w:cs="Mangal"/>
      <w:sz w:val="18"/>
      <w:szCs w:val="16"/>
    </w:rPr>
  </w:style>
  <w:style w:type="character" w:customStyle="1" w:styleId="BalloonTextChar">
    <w:name w:val="Balloon Text Char"/>
    <w:basedOn w:val="DefaultParagraphFont"/>
    <w:link w:val="BalloonText"/>
    <w:uiPriority w:val="99"/>
    <w:semiHidden/>
    <w:rsid w:val="001F6985"/>
    <w:rPr>
      <w:rFonts w:ascii="Segoe UI" w:hAnsi="Segoe UI" w:cs="Mangal"/>
      <w:sz w:val="18"/>
      <w:szCs w:val="16"/>
      <w:lang w:eastAsia="zh-CN" w:bidi="hi-IN"/>
    </w:rPr>
  </w:style>
  <w:style w:type="paragraph" w:customStyle="1" w:styleId="Picture">
    <w:name w:val="Picture"/>
    <w:basedOn w:val="Normal"/>
    <w:qFormat/>
    <w:rsid w:val="00224A61"/>
  </w:style>
  <w:style w:type="paragraph" w:styleId="FootnoteText">
    <w:name w:val="footnote text"/>
    <w:basedOn w:val="Normal"/>
    <w:link w:val="FootnoteTextChar"/>
    <w:uiPriority w:val="99"/>
    <w:semiHidden/>
    <w:unhideWhenUsed/>
    <w:rsid w:val="00997E1F"/>
    <w:pPr>
      <w:spacing w:after="0"/>
    </w:pPr>
    <w:rPr>
      <w:rFonts w:cs="Mangal"/>
      <w:sz w:val="20"/>
      <w:szCs w:val="18"/>
    </w:rPr>
  </w:style>
  <w:style w:type="paragraph" w:styleId="ListParagraph">
    <w:name w:val="List Paragraph"/>
    <w:basedOn w:val="Normal"/>
    <w:uiPriority w:val="34"/>
    <w:qFormat/>
    <w:rsid w:val="00EE2B92"/>
    <w:pPr>
      <w:ind w:left="720"/>
      <w:contextualSpacing/>
    </w:pPr>
    <w:rPr>
      <w:rFonts w:cs="Mangal"/>
      <w:szCs w:val="21"/>
    </w:rPr>
  </w:style>
  <w:style w:type="paragraph" w:customStyle="1" w:styleId="Embed">
    <w:name w:val="Embed"/>
    <w:basedOn w:val="Normal"/>
    <w:qFormat/>
    <w:rsid w:val="00553B5C"/>
    <w:rPr>
      <w:rFonts w:ascii="Courier New" w:hAnsi="Courier New"/>
      <w:sz w:val="18"/>
    </w:rPr>
  </w:style>
  <w:style w:type="character" w:customStyle="1" w:styleId="Heading3Char">
    <w:name w:val="Heading 3 Char"/>
    <w:basedOn w:val="DefaultParagraphFont"/>
    <w:link w:val="Heading3"/>
    <w:uiPriority w:val="9"/>
    <w:rsid w:val="00DC7780"/>
    <w:rPr>
      <w:rFonts w:asciiTheme="majorHAnsi" w:eastAsiaTheme="majorEastAsia" w:hAnsiTheme="majorHAnsi" w:cs="Mangal"/>
      <w:color w:val="1F3763" w:themeColor="accent1" w:themeShade="7F"/>
      <w:sz w:val="24"/>
      <w:szCs w:val="21"/>
      <w:lang w:eastAsia="zh-CN" w:bidi="hi-IN"/>
    </w:rPr>
  </w:style>
  <w:style w:type="paragraph" w:customStyle="1" w:styleId="Note">
    <w:name w:val="Note"/>
    <w:basedOn w:val="Normal"/>
    <w:qFormat/>
    <w:rsid w:val="002A2834"/>
    <w:pPr>
      <w:shd w:val="clear" w:color="auto" w:fill="FFFF00"/>
    </w:pPr>
  </w:style>
  <w:style w:type="table" w:styleId="TableGrid">
    <w:name w:val="Table Grid"/>
    <w:basedOn w:val="TableNormal"/>
    <w:uiPriority w:val="39"/>
    <w:rsid w:val="009612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0A6286"/>
    <w:rPr>
      <w:i/>
      <w:iCs/>
    </w:rPr>
  </w:style>
  <w:style w:type="paragraph" w:styleId="Quote">
    <w:name w:val="Quote"/>
    <w:basedOn w:val="Normal"/>
    <w:next w:val="Normal"/>
    <w:link w:val="QuoteChar"/>
    <w:uiPriority w:val="29"/>
    <w:qFormat/>
    <w:rsid w:val="005108CD"/>
    <w:pPr>
      <w:spacing w:before="200" w:after="160"/>
      <w:ind w:left="862" w:right="862"/>
    </w:pPr>
    <w:rPr>
      <w:rFonts w:cs="Mangal"/>
      <w:iCs/>
      <w:color w:val="404040" w:themeColor="text1" w:themeTint="BF"/>
      <w:szCs w:val="21"/>
    </w:rPr>
  </w:style>
  <w:style w:type="character" w:customStyle="1" w:styleId="QuoteChar">
    <w:name w:val="Quote Char"/>
    <w:basedOn w:val="DefaultParagraphFont"/>
    <w:link w:val="Quote"/>
    <w:uiPriority w:val="29"/>
    <w:rsid w:val="005108CD"/>
    <w:rPr>
      <w:rFonts w:ascii="Liberation Serif" w:hAnsi="Liberation Serif" w:cs="Mangal"/>
      <w:iCs/>
      <w:color w:val="404040" w:themeColor="text1" w:themeTint="BF"/>
      <w:sz w:val="24"/>
      <w:szCs w:val="21"/>
      <w:lang w:eastAsia="zh-CN" w:bidi="hi-IN"/>
    </w:rPr>
  </w:style>
  <w:style w:type="paragraph" w:styleId="Bibliography">
    <w:name w:val="Bibliography"/>
    <w:basedOn w:val="Normal"/>
    <w:next w:val="Normal"/>
    <w:uiPriority w:val="37"/>
    <w:unhideWhenUsed/>
    <w:rsid w:val="00C1117E"/>
    <w:pPr>
      <w:spacing w:after="0" w:line="480" w:lineRule="auto"/>
      <w:ind w:left="720" w:hanging="720"/>
    </w:pPr>
    <w:rPr>
      <w:rFonts w:cs="Mangal"/>
      <w:szCs w:val="21"/>
    </w:rPr>
  </w:style>
  <w:style w:type="paragraph" w:styleId="Caption">
    <w:name w:val="caption"/>
    <w:basedOn w:val="Normal"/>
    <w:next w:val="Normal"/>
    <w:uiPriority w:val="35"/>
    <w:unhideWhenUsed/>
    <w:qFormat/>
    <w:rsid w:val="008169D3"/>
    <w:pPr>
      <w:spacing w:after="200"/>
    </w:pPr>
    <w:rPr>
      <w:rFonts w:cs="Mangal"/>
      <w:i/>
      <w:iCs/>
      <w:color w:val="44546A" w:themeColor="text2"/>
      <w:sz w:val="18"/>
      <w:szCs w:val="16"/>
    </w:rPr>
  </w:style>
  <w:style w:type="character" w:customStyle="1" w:styleId="BlackboardItemLink">
    <w:name w:val="Blackboard Item Link"/>
    <w:basedOn w:val="DefaultParagraphFont"/>
    <w:uiPriority w:val="1"/>
    <w:qFormat/>
    <w:rsid w:val="00F6614D"/>
    <w:rPr>
      <w:color w:val="FF0000"/>
      <w:u w:val="words"/>
    </w:rPr>
  </w:style>
  <w:style w:type="paragraph" w:customStyle="1" w:styleId="BlackboardItemHeading">
    <w:name w:val="Blackboard Item Heading"/>
    <w:basedOn w:val="Heading1"/>
    <w:qFormat/>
    <w:rsid w:val="00C41502"/>
    <w:pPr>
      <w:shd w:val="clear" w:color="auto" w:fill="000000" w:themeFill="text1"/>
    </w:pPr>
    <w:rPr>
      <w:color w:val="E7E6E6" w:themeColor="background2"/>
    </w:rPr>
  </w:style>
  <w:style w:type="paragraph" w:customStyle="1" w:styleId="BlackboardItemHeading2">
    <w:name w:val="Blackboard Item Heading 2"/>
    <w:basedOn w:val="Heading2"/>
    <w:qFormat/>
    <w:rsid w:val="00F372EA"/>
    <w:pPr>
      <w:shd w:val="clear" w:color="auto" w:fill="000000" w:themeFill="text1"/>
    </w:pPr>
    <w:rPr>
      <w:color w:val="E7E6E6" w:themeColor="background2"/>
    </w:rPr>
  </w:style>
  <w:style w:type="character" w:customStyle="1" w:styleId="pl-ent">
    <w:name w:val="pl-ent"/>
    <w:basedOn w:val="DefaultParagraphFont"/>
    <w:rsid w:val="00635101"/>
  </w:style>
  <w:style w:type="character" w:customStyle="1" w:styleId="pl-e">
    <w:name w:val="pl-e"/>
    <w:basedOn w:val="DefaultParagraphFont"/>
    <w:rsid w:val="00635101"/>
  </w:style>
  <w:style w:type="character" w:customStyle="1" w:styleId="pl-s">
    <w:name w:val="pl-s"/>
    <w:basedOn w:val="DefaultParagraphFont"/>
    <w:rsid w:val="00635101"/>
  </w:style>
  <w:style w:type="character" w:customStyle="1" w:styleId="pl-pds">
    <w:name w:val="pl-pds"/>
    <w:basedOn w:val="DefaultParagraphFont"/>
    <w:rsid w:val="00635101"/>
  </w:style>
  <w:style w:type="paragraph" w:styleId="Revision">
    <w:name w:val="Revision"/>
    <w:hidden/>
    <w:uiPriority w:val="99"/>
    <w:semiHidden/>
    <w:rsid w:val="00A01DDF"/>
    <w:pPr>
      <w:spacing w:after="0" w:line="240" w:lineRule="auto"/>
    </w:pPr>
    <w:rPr>
      <w:rFonts w:ascii="Liberation Serif" w:hAnsi="Liberation Serif" w:cs="Mangal"/>
      <w:sz w:val="24"/>
      <w:szCs w:val="21"/>
      <w:lang w:eastAsia="zh-CN" w:bidi="hi-IN"/>
    </w:rPr>
  </w:style>
  <w:style w:type="character" w:customStyle="1" w:styleId="BlackboardContentLink">
    <w:name w:val="Blackboard Content Link"/>
    <w:basedOn w:val="DefaultParagraphFont"/>
    <w:uiPriority w:val="1"/>
    <w:qFormat/>
    <w:rsid w:val="00046D2F"/>
    <w:rPr>
      <w:color w:val="000000" w:themeColor="text1"/>
      <w:u w:val="single"/>
      <w14:textOutline w14:w="9525" w14:cap="rnd" w14:cmpd="sng" w14:algn="ctr">
        <w14:noFill/>
        <w14:prstDash w14:val="solid"/>
        <w14:bevel/>
      </w14:textOutline>
    </w:rPr>
  </w:style>
  <w:style w:type="character" w:customStyle="1" w:styleId="BlackboardMenuLink">
    <w:name w:val="Blackboard Menu Link"/>
    <w:basedOn w:val="DefaultParagraphFont"/>
    <w:uiPriority w:val="1"/>
    <w:qFormat/>
    <w:rsid w:val="009D0E21"/>
    <w:rPr>
      <w:color w:val="FF0000"/>
      <w:u w:val="single"/>
    </w:rPr>
  </w:style>
  <w:style w:type="character" w:customStyle="1" w:styleId="FootnoteTextChar">
    <w:name w:val="Footnote Text Char"/>
    <w:basedOn w:val="DefaultParagraphFont"/>
    <w:link w:val="FootnoteText"/>
    <w:uiPriority w:val="99"/>
    <w:semiHidden/>
    <w:rsid w:val="00997E1F"/>
    <w:rPr>
      <w:rFonts w:ascii="Liberation Serif" w:hAnsi="Liberation Serif" w:cs="Mangal"/>
      <w:sz w:val="20"/>
      <w:szCs w:val="18"/>
      <w:lang w:eastAsia="zh-CN" w:bidi="hi-IN"/>
    </w:rPr>
  </w:style>
  <w:style w:type="character" w:styleId="FootnoteReference">
    <w:name w:val="footnote reference"/>
    <w:basedOn w:val="DefaultParagraphFont"/>
    <w:uiPriority w:val="99"/>
    <w:semiHidden/>
    <w:unhideWhenUsed/>
    <w:rsid w:val="00997E1F"/>
    <w:rPr>
      <w:vertAlign w:val="superscript"/>
    </w:rPr>
  </w:style>
  <w:style w:type="character" w:customStyle="1" w:styleId="UniversityDate">
    <w:name w:val="University Date"/>
    <w:basedOn w:val="DefaultParagraphFont"/>
    <w:uiPriority w:val="1"/>
    <w:qFormat/>
    <w:rsid w:val="00FF63C5"/>
    <w:rPr>
      <w:rFonts w:ascii="Courier New" w:hAnsi="Courier New"/>
      <w:color w:val="FF0000"/>
    </w:rPr>
  </w:style>
  <w:style w:type="paragraph" w:customStyle="1" w:styleId="BlackboardCard">
    <w:name w:val="Blackboard Card"/>
    <w:basedOn w:val="ListParagraph"/>
    <w:qFormat/>
    <w:rsid w:val="00662CCC"/>
    <w:pPr>
      <w:numPr>
        <w:numId w:val="42"/>
      </w:numPr>
      <w:pBdr>
        <w:top w:val="single" w:sz="4" w:space="1" w:color="auto"/>
        <w:left w:val="single" w:sz="4" w:space="4" w:color="auto"/>
        <w:bottom w:val="single" w:sz="4" w:space="1" w:color="auto"/>
        <w:right w:val="single" w:sz="4" w:space="4" w:color="auto"/>
      </w:pBdr>
    </w:pPr>
  </w:style>
  <w:style w:type="paragraph" w:customStyle="1" w:styleId="FilmWatchingOptions">
    <w:name w:val="Film Watching Options"/>
    <w:basedOn w:val="Normal"/>
    <w:qFormat/>
    <w:rsid w:val="00242BD8"/>
    <w:rPr>
      <w:rFonts w:ascii="Times New Roman" w:hAnsi="Times New Roman" w:cstheme="minorBidi"/>
      <w:i/>
      <w:color w:val="00B050"/>
      <w:szCs w:val="20"/>
      <w:lang w:eastAsia="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abelardopardo.blogspot.com/2015/02/re-visiting-authoring-reauthoring.html" TargetMode="External"/><Relationship Id="rId18" Type="http://schemas.openxmlformats.org/officeDocument/2006/relationships/image" Target="media/image2.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djon.es/blog/2019/11/28/how-to-share-design-knowledge-in-design-for-digital-learning/" TargetMode="External"/><Relationship Id="rId17" Type="http://schemas.openxmlformats.org/officeDocument/2006/relationships/image" Target="media/image1.png"/><Relationship Id="rId2" Type="http://schemas.openxmlformats.org/officeDocument/2006/relationships/customXml" Target="../customXml/item2.xml"/><Relationship Id="rId16" Type="http://schemas.openxmlformats.org/officeDocument/2006/relationships/hyperlink" Target="https://www.zotero.org/"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jon.es/ascilite2019/fullPaper/14.pdf" TargetMode="External"/><Relationship Id="rId5" Type="http://schemas.openxmlformats.org/officeDocument/2006/relationships/numbering" Target="numbering.xml"/><Relationship Id="rId15" Type="http://schemas.openxmlformats.org/officeDocument/2006/relationships/hyperlink" Target="https://en.wikipedia.org/wiki/Blackboard_Learn" TargetMode="Externa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github.com/djplaner/Content-Interface-Twea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41007E3C85707C409950D4308CFA0D83" ma:contentTypeVersion="11" ma:contentTypeDescription="Create a new document." ma:contentTypeScope="" ma:versionID="57a6604a6c3547883ad46bbd8be2a3ff">
  <xsd:schema xmlns:xsd="http://www.w3.org/2001/XMLSchema" xmlns:xs="http://www.w3.org/2001/XMLSchema" xmlns:p="http://schemas.microsoft.com/office/2006/metadata/properties" xmlns:ns3="1ac94572-a116-4717-95f6-4da5fbc09e8a" xmlns:ns4="7efe096b-c4e3-4663-b504-b03db39b9f05" targetNamespace="http://schemas.microsoft.com/office/2006/metadata/properties" ma:root="true" ma:fieldsID="07d0a19b844c29f75152b583065dc2cd" ns3:_="" ns4:_="">
    <xsd:import namespace="1ac94572-a116-4717-95f6-4da5fbc09e8a"/>
    <xsd:import namespace="7efe096b-c4e3-4663-b504-b03db39b9f05"/>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Location"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ac94572-a116-4717-95f6-4da5fbc09e8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Location" ma:index="16"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efe096b-c4e3-4663-b504-b03db39b9f05"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E47011-FF1B-4591-8C0F-1B5B29981C8F}">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479E764B-4064-423F-B093-693C9D04465F}">
  <ds:schemaRefs>
    <ds:schemaRef ds:uri="http://schemas.microsoft.com/sharepoint/v3/contenttype/forms"/>
  </ds:schemaRefs>
</ds:datastoreItem>
</file>

<file path=customXml/itemProps3.xml><?xml version="1.0" encoding="utf-8"?>
<ds:datastoreItem xmlns:ds="http://schemas.openxmlformats.org/officeDocument/2006/customXml" ds:itemID="{674197AE-FE9E-4ED2-9543-A160A314813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ac94572-a116-4717-95f6-4da5fbc09e8a"/>
    <ds:schemaRef ds:uri="7efe096b-c4e3-4663-b504-b03db39b9f0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E5D962F-090B-41CA-9DB3-5B04E9E5DC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8</TotalTime>
  <Pages>3</Pages>
  <Words>1746</Words>
  <Characters>9956</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Jones</dc:creator>
  <cp:keywords/>
  <dc:description/>
  <cp:lastModifiedBy>David Jones</cp:lastModifiedBy>
  <cp:revision>508</cp:revision>
  <dcterms:created xsi:type="dcterms:W3CDTF">2019-10-15T03:30:00Z</dcterms:created>
  <dcterms:modified xsi:type="dcterms:W3CDTF">2020-09-01T2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Wv12WtV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ContentTypeId">
    <vt:lpwstr>0x01010041007E3C85707C409950D4308CFA0D83</vt:lpwstr>
  </property>
</Properties>
</file>